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537882" w:rsidRDefault="00537882" w:rsidP="00537882">
      <w:pPr>
        <w:pStyle w:val="Ttulo"/>
      </w:pPr>
      <w:r w:rsidRPr="00537882">
        <w:t>Project</w:t>
      </w:r>
      <w:r w:rsidR="00F8587D">
        <w:t xml:space="preserve"> documentation</w:t>
      </w:r>
    </w:p>
    <w:p w:rsidR="00F8587D" w:rsidRPr="00F8587D" w:rsidRDefault="00F8587D" w:rsidP="00F8587D"/>
    <w:p w:rsidR="00F8587D" w:rsidRDefault="00F8587D" w:rsidP="00F8587D">
      <w:pPr>
        <w:pStyle w:val="Subttulo"/>
      </w:pPr>
      <w:r w:rsidRPr="00F8587D">
        <w:rPr>
          <w:b/>
        </w:rPr>
        <w:t>Description:</w:t>
      </w:r>
      <w:r>
        <w:t xml:space="preserve"> </w:t>
      </w:r>
      <w:r w:rsidR="00537882">
        <w:t>Z</w:t>
      </w:r>
      <w:r w:rsidR="00537882" w:rsidRPr="00537882">
        <w:t>codesystem.com</w:t>
      </w:r>
      <w:r w:rsidR="00B5301D">
        <w:t xml:space="preserve"> </w:t>
      </w:r>
      <w:r w:rsidR="00B5301D">
        <w:fldChar w:fldCharType="begin" w:fldLock="1"/>
      </w:r>
      <w:r w:rsidR="00B5301D">
        <w:instrText>ADDIN CSL_CITATION {"citationItems":[{"id":"ITEM-1","itemData":{"URL":"https://zcodesystem.com/","accessed":{"date-parts":[["2019","3","11"]]},"id":"ITEM-1","issued":{"date-parts":[["0"]]},"title":"Z-Code System","type":"webpage"},"uris":["http://www.mendeley.com/documents/?uuid=a1d1cedb-d6d0-3983-8b9b-95a4e8862a0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5301D">
        <w:fldChar w:fldCharType="separate"/>
      </w:r>
      <w:r w:rsidR="00B5301D" w:rsidRPr="00B5301D">
        <w:rPr>
          <w:noProof/>
        </w:rPr>
        <w:t>[1]</w:t>
      </w:r>
      <w:r w:rsidR="00B5301D">
        <w:fldChar w:fldCharType="end"/>
      </w:r>
      <w:r w:rsidR="00537882" w:rsidRPr="00537882">
        <w:t xml:space="preserve"> Hockey and NHL</w:t>
      </w:r>
      <w:r w:rsidR="00537882">
        <w:t xml:space="preserve"> </w:t>
      </w:r>
      <w:r w:rsidR="00537882" w:rsidRPr="00537882">
        <w:t>scrapper</w:t>
      </w:r>
      <w:r w:rsidR="006C1494">
        <w:t xml:space="preserve"> with </w:t>
      </w:r>
      <w:r w:rsidR="001673EA">
        <w:t>E</w:t>
      </w:r>
      <w:r w:rsidR="00537882">
        <w:t>xcel</w:t>
      </w:r>
      <w:r w:rsidR="001673EA">
        <w:t xml:space="preserve"> </w:t>
      </w:r>
      <w:r w:rsidR="001673EA">
        <w:fldChar w:fldCharType="begin" w:fldLock="1"/>
      </w:r>
      <w:r>
        <w:instrText>ADDIN CSL_CITATION {"citationItems":[{"id":"ITEM-1","itemData":{"URL":"https://products.office.com/pt-pt/excel","accessed":{"date-parts":[["2019","3","11"]]},"id":"ITEM-1","issued":{"date-parts":[["0"]]},"title":"Microsoft Excel","type":"webpage"},"uris":["http://www.mendeley.com/documents/?uuid=193db6d6-0beb-33d0-8513-49ef3bfe18b4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1673EA">
        <w:fldChar w:fldCharType="separate"/>
      </w:r>
      <w:r w:rsidR="001673EA" w:rsidRPr="001673EA">
        <w:rPr>
          <w:noProof/>
        </w:rPr>
        <w:t>[2]</w:t>
      </w:r>
      <w:r w:rsidR="001673EA">
        <w:fldChar w:fldCharType="end"/>
      </w:r>
      <w:r w:rsidR="00537882">
        <w:t xml:space="preserve"> and </w:t>
      </w:r>
      <w:r w:rsidR="001673EA">
        <w:t>M</w:t>
      </w:r>
      <w:r w:rsidR="00537882">
        <w:t>arkdown</w:t>
      </w:r>
      <w:r w:rsidR="00B5301D">
        <w:t xml:space="preserve"> </w:t>
      </w:r>
      <w:r w:rsidR="00B5301D">
        <w:fldChar w:fldCharType="begin" w:fldLock="1"/>
      </w:r>
      <w:r>
        <w:instrText>ADDIN CSL_CITATION {"citationItems":[{"id":"ITEM-1","itemData":{"URL":"https://core.telegram.org/bots/api#markdown-style","accessed":{"date-parts":[["2019","3","11"]]},"id":"ITEM-1","issued":{"date-parts":[["0"]]},"title":"Telegram Bot API Markdown","type":"webpage"},"uris":["http://www.mendeley.com/documents/?uuid=bdd302ab-eac0-3381-bd26-47a1955b0ff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5301D">
        <w:fldChar w:fldCharType="separate"/>
      </w:r>
      <w:r w:rsidR="001673EA" w:rsidRPr="001673EA">
        <w:rPr>
          <w:noProof/>
        </w:rPr>
        <w:t>[3]</w:t>
      </w:r>
      <w:r w:rsidR="00B5301D">
        <w:fldChar w:fldCharType="end"/>
      </w:r>
      <w:r w:rsidR="00537882">
        <w:t xml:space="preserve"> generation</w:t>
      </w:r>
      <w:r w:rsidR="006C1494">
        <w:t xml:space="preserve"> and daily deliver conditional results using Telegram</w:t>
      </w:r>
      <w:r w:rsidR="00B5301D">
        <w:t xml:space="preserve"> </w:t>
      </w:r>
      <w:r w:rsidR="00B5301D">
        <w:fldChar w:fldCharType="begin" w:fldLock="1"/>
      </w:r>
      <w:r>
        <w:instrText>ADDIN CSL_CITATION {"citationItems":[{"id":"ITEM-1","itemData":{"URL":"https://telegram.org/","accessed":{"date-parts":[["2019","3","10"]]},"id":"ITEM-1","issued":{"date-parts":[["0"]]},"title":"Telegram Messenger","type":"webpage"},"uris":["http://www.mendeley.com/documents/?uuid=086f6439-83b0-325b-acb2-c58ea744cc42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B5301D">
        <w:fldChar w:fldCharType="separate"/>
      </w:r>
      <w:r w:rsidR="001673EA" w:rsidRPr="001673EA">
        <w:rPr>
          <w:noProof/>
        </w:rPr>
        <w:t>[4]</w:t>
      </w:r>
      <w:r w:rsidR="00B5301D">
        <w:fldChar w:fldCharType="end"/>
      </w:r>
      <w:r w:rsidR="006C1494">
        <w:t>.</w:t>
      </w:r>
    </w:p>
    <w:p w:rsidR="00F8587D" w:rsidRPr="00F8587D" w:rsidRDefault="00F8587D" w:rsidP="00F8587D">
      <w:pPr>
        <w:pStyle w:val="Subttulo"/>
      </w:pPr>
      <w:r>
        <w:t xml:space="preserve">The project has been requested on freelancer.com </w:t>
      </w:r>
      <w:r>
        <w:fldChar w:fldCharType="begin" w:fldLock="1"/>
      </w:r>
      <w:r w:rsidR="006D3BB9">
        <w:instrText>ADDIN CSL_CITATION {"citationItems":[{"id":"ITEM-1","itemData":{"URL":"https://www.freelancer.com/dashboard","accessed":{"date-parts":[["2019","3","11"]]},"id":"ITEM-1","issued":{"date-parts":[["0"]]},"title":"Freelancer.com","type":"webpage"},"uris":["http://www.mendeley.com/documents/?uuid=46898a15-3a3d-37f4-8f6c-2b22f9515ebd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fldChar w:fldCharType="separate"/>
      </w:r>
      <w:r w:rsidRPr="00F8587D">
        <w:rPr>
          <w:noProof/>
        </w:rPr>
        <w:t>[5]</w:t>
      </w:r>
      <w:r>
        <w:fldChar w:fldCharType="end"/>
      </w:r>
      <w:r>
        <w:t xml:space="preserve"> platform</w:t>
      </w:r>
      <w:r w:rsidR="006D3BB9">
        <w:t xml:space="preserve"> and resulted on</w:t>
      </w:r>
      <w:r w:rsidR="00EA011F">
        <w:t xml:space="preserve"> automation program written in GO language </w:t>
      </w:r>
      <w:r w:rsidR="00EA011F">
        <w:fldChar w:fldCharType="begin" w:fldLock="1"/>
      </w:r>
      <w:r w:rsidR="009E3851">
        <w:instrText>ADDIN CSL_CITATION {"citationItems":[{"id":"ITEM-1","itemData":{"URL":"https://golang.org/","accessed":{"date-parts":[["2019","3","11"]]},"id":"ITEM-1","issued":{"date-parts":[["0"]]},"title":"The Go Programming Language","type":"webpage"},"uris":["http://www.mendeley.com/documents/?uuid=d9609c24-79ac-31e3-9859-aa618b322f6a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EA011F">
        <w:fldChar w:fldCharType="separate"/>
      </w:r>
      <w:r w:rsidR="00EA011F" w:rsidRPr="00EA011F">
        <w:rPr>
          <w:noProof/>
        </w:rPr>
        <w:t>[6]</w:t>
      </w:r>
      <w:r w:rsidR="00EA011F">
        <w:fldChar w:fldCharType="end"/>
      </w:r>
      <w:r w:rsidR="00EA011F">
        <w:t>.</w:t>
      </w:r>
    </w:p>
    <w:p w:rsidR="00F8587D" w:rsidRDefault="00F8587D" w:rsidP="00F8587D">
      <w:pPr>
        <w:pStyle w:val="Citao"/>
      </w:pPr>
    </w:p>
    <w:p w:rsidR="00F8587D" w:rsidRDefault="00F8587D" w:rsidP="00F8587D"/>
    <w:p w:rsidR="00F8587D" w:rsidRDefault="00F8587D" w:rsidP="00F8587D"/>
    <w:p w:rsidR="00F8587D" w:rsidRPr="00F8587D" w:rsidRDefault="00F8587D" w:rsidP="00F8587D"/>
    <w:p w:rsidR="00F8587D" w:rsidRPr="00B5301D" w:rsidRDefault="00F8587D" w:rsidP="00F8587D">
      <w:pPr>
        <w:pStyle w:val="Citao"/>
      </w:pPr>
      <w:r w:rsidRPr="00B5301D">
        <w:t>I Need a script to take automatically all the date from the table here --&gt; </w:t>
      </w:r>
      <w:hyperlink r:id="rId6" w:history="1">
        <w:r w:rsidRPr="00B5301D">
          <w:rPr>
            <w:rStyle w:val="Hiperligao"/>
            <w:rFonts w:ascii="Segoe UI" w:hAnsi="Segoe UI" w:cs="Segoe UI"/>
            <w:color w:val="0366D6"/>
            <w:u w:val="none"/>
          </w:rPr>
          <w:t>https://zcodesystem.com/scorespredictor/</w:t>
        </w:r>
      </w:hyperlink>
      <w:r w:rsidRPr="00B5301D">
        <w:t>(Hockey and NHL)</w:t>
      </w:r>
    </w:p>
    <w:p w:rsidR="00F8587D" w:rsidRPr="00B5301D" w:rsidRDefault="00F8587D" w:rsidP="00F8587D">
      <w:pPr>
        <w:pStyle w:val="Citao"/>
      </w:pPr>
      <w:r w:rsidRPr="00B5301D">
        <w:t>Put everything in a excel file (Table 1) that I receive in some ways like email or other ways, you maybe suggest me the best way.</w:t>
      </w:r>
    </w:p>
    <w:p w:rsidR="00F8587D" w:rsidRDefault="00F8587D" w:rsidP="00F8587D">
      <w:pPr>
        <w:pStyle w:val="Citao"/>
      </w:pPr>
      <w:r w:rsidRPr="00B5301D">
        <w:t xml:space="preserve">Select the lines from Table 1 where a team should win with 4 or more goal so for example 0-4 1-5 etc. </w:t>
      </w:r>
      <w:r>
        <w:t>AND with "confidence" &gt;69 %</w:t>
      </w:r>
    </w:p>
    <w:p w:rsidR="00F8587D" w:rsidRDefault="00F8587D" w:rsidP="00F8587D">
      <w:pPr>
        <w:pStyle w:val="Citao"/>
      </w:pPr>
      <w:r>
        <w:t>The result must go on a Table 2 or another Excel File.</w:t>
      </w:r>
    </w:p>
    <w:p w:rsidR="00F8587D" w:rsidRPr="00B5301D" w:rsidRDefault="00F8587D" w:rsidP="00F8587D">
      <w:pPr>
        <w:pStyle w:val="Citao"/>
      </w:pPr>
      <w:r w:rsidRPr="00B5301D">
        <w:t>All the lines of Table 2 should be AUTOMATICALY send on a Telegram Channel with a Telegram Bot that auto publish every line of the Table 2, every day at the same hour.</w:t>
      </w:r>
    </w:p>
    <w:p w:rsidR="00F8587D" w:rsidRDefault="00F8587D" w:rsidP="00F8587D">
      <w:pPr>
        <w:pStyle w:val="Citao"/>
      </w:pPr>
      <w:r>
        <w:t xml:space="preserve">So usually Table 2 on excel should have 4-5 lines because every line must respect the conditions </w:t>
      </w:r>
      <w:proofErr w:type="gramStart"/>
      <w:r>
        <w:t>( Confidence</w:t>
      </w:r>
      <w:proofErr w:type="gramEnd"/>
      <w:r>
        <w:t xml:space="preserve"> &gt; 69% and goal difference &gt;3 )</w:t>
      </w:r>
    </w:p>
    <w:p w:rsidR="00F8587D" w:rsidRPr="00F8587D" w:rsidRDefault="00F8587D" w:rsidP="00F8587D">
      <w:pPr>
        <w:pStyle w:val="Citao"/>
      </w:pPr>
      <w:r>
        <w:t xml:space="preserve">Nicola </w:t>
      </w:r>
      <w:proofErr w:type="spellStart"/>
      <w:r>
        <w:t>Conticello</w:t>
      </w:r>
      <w:proofErr w:type="spellEnd"/>
    </w:p>
    <w:p w:rsidR="00F8587D" w:rsidRDefault="00F8587D" w:rsidP="001673EA"/>
    <w:p w:rsidR="00F8587D" w:rsidRDefault="00F8587D" w:rsidP="001673EA"/>
    <w:p w:rsidR="00F8587D" w:rsidRDefault="00F8587D" w:rsidP="001673EA"/>
    <w:p w:rsidR="00F8587D" w:rsidRDefault="00F8587D" w:rsidP="001673EA"/>
    <w:p w:rsidR="00F8587D" w:rsidRDefault="00F8587D" w:rsidP="001673EA"/>
    <w:p w:rsidR="00F8587D" w:rsidRDefault="00F8587D" w:rsidP="001673EA"/>
    <w:p w:rsidR="00F8587D" w:rsidRDefault="00F8587D" w:rsidP="001673EA"/>
    <w:p w:rsidR="001673EA" w:rsidRDefault="001673EA" w:rsidP="00F8587D">
      <w:pPr>
        <w:pStyle w:val="Subttulo"/>
      </w:pPr>
      <w:r>
        <w:t>Developed by: Filipe Ferreira</w:t>
      </w:r>
    </w:p>
    <w:p w:rsidR="001673EA" w:rsidRDefault="001673EA" w:rsidP="00F8587D">
      <w:pPr>
        <w:pStyle w:val="Subttulo"/>
        <w:rPr>
          <w:rFonts w:asciiTheme="majorHAnsi" w:eastAsiaTheme="majorEastAsia" w:hAnsiTheme="majorHAnsi" w:cstheme="majorBidi"/>
          <w:spacing w:val="-10"/>
          <w:kern w:val="28"/>
          <w:sz w:val="56"/>
          <w:szCs w:val="56"/>
        </w:rPr>
      </w:pPr>
      <w:r>
        <w:t>Monday, 4 March 2019</w:t>
      </w:r>
      <w:r>
        <w:br w:type="page"/>
      </w:r>
    </w:p>
    <w:p w:rsidR="00B5301D" w:rsidRPr="006D3BB9" w:rsidRDefault="00EA011F" w:rsidP="006D3BB9">
      <w:pPr>
        <w:pStyle w:val="Ttulo1"/>
      </w:pPr>
      <w:r>
        <w:lastRenderedPageBreak/>
        <w:t>Code</w:t>
      </w:r>
    </w:p>
    <w:p w:rsidR="006D3BB9" w:rsidRDefault="006D3BB9" w:rsidP="005C340B"/>
    <w:p w:rsidR="00EA011F" w:rsidRDefault="006D3BB9" w:rsidP="005C340B">
      <w:r>
        <w:t xml:space="preserve">The </w:t>
      </w:r>
      <w:r w:rsidR="00EA011F">
        <w:t xml:space="preserve">code </w:t>
      </w:r>
      <w:r>
        <w:t xml:space="preserve">was </w:t>
      </w:r>
      <w:r w:rsidR="00EA011F">
        <w:t>written in</w:t>
      </w:r>
      <w:r>
        <w:t xml:space="preserve"> GO language </w:t>
      </w:r>
      <w:r>
        <w:fldChar w:fldCharType="begin" w:fldLock="1"/>
      </w:r>
      <w:r w:rsidR="00EA011F">
        <w:instrText>ADDIN CSL_CITATION {"citationItems":[{"id":"ITEM-1","itemData":{"URL":"https://golang.org/","accessed":{"date-parts":[["2019","3","11"]]},"id":"ITEM-1","issued":{"date-parts":[["0"]]},"title":"The Go Programming Language","type":"webpage"},"uris":["http://www.mendeley.com/documents/?uuid=d9609c24-79ac-31e3-9859-aa618b322f6a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6D3BB9">
        <w:rPr>
          <w:noProof/>
        </w:rPr>
        <w:t>[6]</w:t>
      </w:r>
      <w:r>
        <w:fldChar w:fldCharType="end"/>
      </w:r>
      <w:r w:rsidR="00EA011F">
        <w:t xml:space="preserve"> and is </w:t>
      </w:r>
      <w:r w:rsidR="009E3851">
        <w:t>split</w:t>
      </w:r>
      <w:r w:rsidR="009E3851" w:rsidRPr="009E3851">
        <w:t xml:space="preserve"> </w:t>
      </w:r>
      <w:r w:rsidR="00EA011F">
        <w:t>into small files representing each functionality</w:t>
      </w:r>
      <w:r w:rsidR="00344E6A">
        <w:t xml:space="preserve"> (</w:t>
      </w:r>
      <w:r w:rsidR="00344E6A">
        <w:fldChar w:fldCharType="begin"/>
      </w:r>
      <w:r w:rsidR="00344E6A">
        <w:instrText xml:space="preserve"> REF _Ref3158841 \h </w:instrText>
      </w:r>
      <w:r w:rsidR="00344E6A">
        <w:fldChar w:fldCharType="separate"/>
      </w:r>
      <w:r w:rsidR="00344E6A" w:rsidRPr="00344E6A">
        <w:t>Table 1 - Code structure</w:t>
      </w:r>
      <w:r w:rsidR="00344E6A">
        <w:fldChar w:fldCharType="end"/>
      </w:r>
      <w:r w:rsidR="00344E6A">
        <w:t>)</w:t>
      </w:r>
      <w:r w:rsidR="00EA011F">
        <w:t>.</w:t>
      </w:r>
    </w:p>
    <w:p w:rsidR="00EA011F" w:rsidRDefault="00EA011F" w:rsidP="005C340B"/>
    <w:p w:rsidR="00344E6A" w:rsidRPr="00344E6A" w:rsidRDefault="00344E6A" w:rsidP="00344E6A">
      <w:pPr>
        <w:pStyle w:val="Legenda"/>
      </w:pPr>
      <w:bookmarkStart w:id="0" w:name="_Ref3158841"/>
      <w:r w:rsidRPr="00344E6A">
        <w:t xml:space="preserve">Table </w:t>
      </w:r>
      <w:r w:rsidRPr="00344E6A">
        <w:fldChar w:fldCharType="begin"/>
      </w:r>
      <w:r w:rsidRPr="00344E6A">
        <w:instrText xml:space="preserve"> SEQ Table \* ARABIC </w:instrText>
      </w:r>
      <w:r w:rsidRPr="00344E6A">
        <w:fldChar w:fldCharType="separate"/>
      </w:r>
      <w:r w:rsidR="006F5972">
        <w:rPr>
          <w:noProof/>
        </w:rPr>
        <w:t>1</w:t>
      </w:r>
      <w:r w:rsidRPr="00344E6A">
        <w:fldChar w:fldCharType="end"/>
      </w:r>
      <w:r w:rsidRPr="00344E6A">
        <w:t xml:space="preserve"> - Code structure</w:t>
      </w:r>
      <w:bookmarkEnd w:id="0"/>
    </w:p>
    <w:tbl>
      <w:tblPr>
        <w:tblStyle w:val="TabelacomGrelha"/>
        <w:tblW w:w="0" w:type="auto"/>
        <w:tblLayout w:type="fixed"/>
        <w:tblLook w:val="04A0" w:firstRow="1" w:lastRow="0" w:firstColumn="1" w:lastColumn="0" w:noHBand="0" w:noVBand="1"/>
      </w:tblPr>
      <w:tblGrid>
        <w:gridCol w:w="1901"/>
        <w:gridCol w:w="6593"/>
      </w:tblGrid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EA011F" w:rsidP="005C340B">
            <w:proofErr w:type="spellStart"/>
            <w:r>
              <w:t>Scorespredictor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proofErr w:type="spellStart"/>
            <w:r>
              <w:t>E</w:t>
            </w:r>
            <w:r w:rsidR="00EA011F">
              <w:t>ntrypoint</w:t>
            </w:r>
            <w:proofErr w:type="spellEnd"/>
            <w:r w:rsidR="00EA011F">
              <w:t xml:space="preserve"> an main logic</w:t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EA011F" w:rsidP="005C340B">
            <w:proofErr w:type="spellStart"/>
            <w:r>
              <w:t>Config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>L</w:t>
            </w:r>
            <w:r w:rsidR="00EA011F">
              <w:t>oad the configuration from .</w:t>
            </w:r>
            <w:proofErr w:type="spellStart"/>
            <w:r w:rsidR="00EA011F">
              <w:t>env.yaml</w:t>
            </w:r>
            <w:proofErr w:type="spellEnd"/>
            <w:r>
              <w:t xml:space="preserve"> </w:t>
            </w:r>
            <w:r>
              <w:fldChar w:fldCharType="begin" w:fldLock="1"/>
            </w:r>
            <w:r>
              <w:instrText>ADDIN CSL_CITATION {"citationItems":[{"id":"ITEM-1","itemData":{"URL":"https://yaml.org/spec/1.2/spec.html","accessed":{"date-parts":[["2019","3","11"]]},"id":"ITEM-1","issued":{"date-parts":[["0"]]},"title":"YAML™ Version 1.2","type":"webpage"},"uris":["http://www.mendeley.com/documents/?uuid=255a2f93-602d-3793-88e5-752086059570"]}],"mendeley":{"formattedCitation":"[7]","plainTextFormattedCitation":"[7]","previouslyFormattedCitation":"[7]"},"properties":{"noteIndex":0},"schema":"https://github.com/citation-style-language/schema/raw/master/csl-citation.json"}</w:instrText>
            </w:r>
            <w:r>
              <w:fldChar w:fldCharType="separate"/>
            </w:r>
            <w:r w:rsidRPr="009E3851">
              <w:rPr>
                <w:noProof/>
              </w:rPr>
              <w:t>[7]</w:t>
            </w:r>
            <w:r>
              <w:fldChar w:fldCharType="end"/>
            </w:r>
            <w:r w:rsidR="00EA011F">
              <w:t xml:space="preserve"> file </w:t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EA011F" w:rsidP="005C340B">
            <w:proofErr w:type="spellStart"/>
            <w:r>
              <w:t>Fetch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>Call</w:t>
            </w:r>
            <w:r w:rsidR="00EA011F">
              <w:t xml:space="preserve"> the website endpoint</w:t>
            </w:r>
            <w:r w:rsidR="00344E6A">
              <w:t xml:space="preserve"> </w:t>
            </w:r>
            <w:r w:rsidR="00344E6A">
              <w:fldChar w:fldCharType="begin" w:fldLock="1"/>
            </w:r>
            <w:r w:rsidR="00344E6A">
              <w:instrText>ADDIN CSL_CITATION {"citationItems":[{"id":"ITEM-1","itemData":{"URL":"https://zcodesystem.com/","accessed":{"date-parts":[["2019","3","11"]]},"id":"ITEM-1","issued":{"date-parts":[["0"]]},"title":"Z-Code System","type":"webpage"},"uris":["http://www.mendeley.com/documents/?uuid=a1d1cedb-d6d0-3983-8b9b-95a4e8862a05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="00344E6A">
              <w:fldChar w:fldCharType="separate"/>
            </w:r>
            <w:r w:rsidR="00344E6A" w:rsidRPr="00344E6A">
              <w:rPr>
                <w:noProof/>
              </w:rPr>
              <w:t>[1]</w:t>
            </w:r>
            <w:r w:rsidR="00344E6A">
              <w:fldChar w:fldCharType="end"/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EA011F" w:rsidP="005C340B">
            <w:proofErr w:type="spellStart"/>
            <w:r>
              <w:t>Excel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>G</w:t>
            </w:r>
            <w:r w:rsidR="00EA011F">
              <w:t>enerate the excel</w:t>
            </w:r>
            <w:r>
              <w:t xml:space="preserve"> </w:t>
            </w:r>
            <w:r>
              <w:fldChar w:fldCharType="begin" w:fldLock="1"/>
            </w:r>
            <w:r w:rsidR="00344E6A">
              <w:instrText>ADDIN CSL_CITATION {"citationItems":[{"id":"ITEM-1","itemData":{"URL":"https://products.office.com/pt-pt/excel","accessed":{"date-parts":[["2019","3","11"]]},"id":"ITEM-1","issued":{"date-parts":[["0"]]},"title":"Microsoft Excel","type":"webpage"},"uris":["http://www.mendeley.com/documents/?uuid=193db6d6-0beb-33d0-8513-49ef3bfe18b4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fldChar w:fldCharType="separate"/>
            </w:r>
            <w:r w:rsidRPr="009E3851">
              <w:rPr>
                <w:noProof/>
              </w:rPr>
              <w:t>[2]</w:t>
            </w:r>
            <w:r>
              <w:fldChar w:fldCharType="end"/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EA011F" w:rsidP="005C340B">
            <w:proofErr w:type="spellStart"/>
            <w:proofErr w:type="gramStart"/>
            <w:r>
              <w:t>Db.go</w:t>
            </w:r>
            <w:proofErr w:type="spellEnd"/>
            <w:proofErr w:type="gram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 xml:space="preserve">Create and seed small SQLITE </w:t>
            </w:r>
            <w:r>
              <w:fldChar w:fldCharType="begin" w:fldLock="1"/>
            </w:r>
            <w:r>
              <w:instrText>ADDIN CSL_CITATION {"citationItems":[{"id":"ITEM-1","itemData":{"URL":"https://www.sqlite.org/index.html","accessed":{"date-parts":[["2019","3","11"]]},"id":"ITEM-1","issued":{"date-parts":[["0"]]},"title":"SQLite","type":"webpage"},"uris":["http://www.mendeley.com/documents/?uuid=e0d2bb93-d84d-3657-9d09-9ab8b454f983"]}],"mendeley":{"formattedCitation":"[8]","plainTextFormattedCitation":"[8]","previouslyFormattedCitation":"[8]"},"properties":{"noteIndex":0},"schema":"https://github.com/citation-style-language/schema/raw/master/csl-citation.json"}</w:instrText>
            </w:r>
            <w:r>
              <w:fldChar w:fldCharType="separate"/>
            </w:r>
            <w:r w:rsidRPr="009E3851">
              <w:rPr>
                <w:noProof/>
              </w:rPr>
              <w:t>[8]</w:t>
            </w:r>
            <w:r>
              <w:fldChar w:fldCharType="end"/>
            </w:r>
            <w:r>
              <w:t xml:space="preserve"> database</w:t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9E3851" w:rsidP="005C340B">
            <w:proofErr w:type="spellStart"/>
            <w:r>
              <w:t>Telegram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>Init the bot</w:t>
            </w:r>
            <w:r w:rsidR="00344E6A">
              <w:t xml:space="preserve"> </w:t>
            </w:r>
            <w:r w:rsidR="00344E6A">
              <w:fldChar w:fldCharType="begin" w:fldLock="1"/>
            </w:r>
            <w:r w:rsidR="00344E6A">
              <w:instrText>ADDIN CSL_CITATION {"citationItems":[{"id":"ITEM-1","itemData":{"URL":"https://telegram.org/","accessed":{"date-parts":[["2019","3","10"]]},"id":"ITEM-1","issued":{"date-parts":[["0"]]},"title":"Telegram Messenger","type":"webpage"},"uris":["http://www.mendeley.com/documents/?uuid=086f6439-83b0-325b-acb2-c58ea744cc42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 w:rsidR="00344E6A">
              <w:fldChar w:fldCharType="separate"/>
            </w:r>
            <w:r w:rsidR="00344E6A" w:rsidRPr="00344E6A">
              <w:rPr>
                <w:noProof/>
              </w:rPr>
              <w:t>[4]</w:t>
            </w:r>
            <w:r w:rsidR="00344E6A">
              <w:fldChar w:fldCharType="end"/>
            </w:r>
            <w:r>
              <w:t>, generate and send markdown message</w:t>
            </w:r>
            <w:r w:rsidR="00344E6A">
              <w:t xml:space="preserve"> </w:t>
            </w:r>
            <w:r w:rsidR="00344E6A">
              <w:fldChar w:fldCharType="begin" w:fldLock="1"/>
            </w:r>
            <w:r w:rsidR="00344E6A">
              <w:instrText>ADDIN CSL_CITATION {"citationItems":[{"id":"ITEM-1","itemData":{"URL":"https://core.telegram.org/bots/api#markdown-style","accessed":{"date-parts":[["2019","3","11"]]},"id":"ITEM-1","issued":{"date-parts":[["0"]]},"title":"Telegram Bot API Markdown","type":"webpage"},"uris":["http://www.mendeley.com/documents/?uuid=bdd302ab-eac0-3381-bd26-47a1955b0ff1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 w:rsidR="00344E6A">
              <w:fldChar w:fldCharType="separate"/>
            </w:r>
            <w:r w:rsidR="00344E6A" w:rsidRPr="00344E6A">
              <w:rPr>
                <w:noProof/>
              </w:rPr>
              <w:t>[3]</w:t>
            </w:r>
            <w:r w:rsidR="00344E6A">
              <w:fldChar w:fldCharType="end"/>
            </w:r>
            <w:r>
              <w:t xml:space="preserve"> and file</w:t>
            </w:r>
          </w:p>
        </w:tc>
      </w:tr>
      <w:tr w:rsidR="00EA011F" w:rsidTr="009E3851">
        <w:trPr>
          <w:trHeight w:val="612"/>
        </w:trPr>
        <w:tc>
          <w:tcPr>
            <w:tcW w:w="1901" w:type="dxa"/>
            <w:vAlign w:val="center"/>
          </w:tcPr>
          <w:p w:rsidR="00EA011F" w:rsidRDefault="009E3851" w:rsidP="005C340B">
            <w:proofErr w:type="spellStart"/>
            <w:r>
              <w:t>Log.go</w:t>
            </w:r>
            <w:proofErr w:type="spellEnd"/>
            <w:r>
              <w:t xml:space="preserve"> and </w:t>
            </w:r>
            <w:proofErr w:type="spellStart"/>
            <w:r>
              <w:t>Explorer.go</w:t>
            </w:r>
            <w:proofErr w:type="spellEnd"/>
          </w:p>
        </w:tc>
        <w:tc>
          <w:tcPr>
            <w:tcW w:w="6593" w:type="dxa"/>
            <w:vAlign w:val="center"/>
          </w:tcPr>
          <w:p w:rsidR="00EA011F" w:rsidRDefault="009E3851" w:rsidP="005C340B">
            <w:r>
              <w:t>Helpers to application text output and delete a file</w:t>
            </w:r>
          </w:p>
        </w:tc>
      </w:tr>
    </w:tbl>
    <w:p w:rsidR="00E53766" w:rsidRDefault="00EA011F" w:rsidP="005C340B">
      <w:r>
        <w:t xml:space="preserve"> </w:t>
      </w:r>
    </w:p>
    <w:p w:rsidR="00AF0834" w:rsidRDefault="00AF0834" w:rsidP="005C340B"/>
    <w:p w:rsidR="00AF0834" w:rsidRDefault="00AF0834" w:rsidP="005C340B">
      <w:bookmarkStart w:id="1" w:name="_GoBack"/>
      <w:bookmarkEnd w:id="1"/>
    </w:p>
    <w:p w:rsidR="0087247D" w:rsidRPr="005C340B" w:rsidRDefault="0087247D" w:rsidP="005C340B"/>
    <w:p w:rsidR="0087247D" w:rsidRDefault="008B71AE" w:rsidP="0087247D">
      <w:pPr>
        <w:keepNext/>
      </w:pPr>
      <w:r>
        <w:rPr>
          <w:noProof/>
        </w:rPr>
        <w:drawing>
          <wp:inline distT="0" distB="0" distL="0" distR="0">
            <wp:extent cx="4756096" cy="2491581"/>
            <wp:effectExtent l="0" t="0" r="6985" b="444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go (1)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89214" cy="250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247D" w:rsidRDefault="0087247D" w:rsidP="0087247D">
      <w:pPr>
        <w:pStyle w:val="Legenda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- Go </w:t>
      </w:r>
    </w:p>
    <w:p w:rsidR="00344E6A" w:rsidRDefault="00344E6A">
      <w:r>
        <w:br w:type="page"/>
      </w:r>
    </w:p>
    <w:p w:rsidR="00F8587D" w:rsidRDefault="00344E6A" w:rsidP="00344E6A">
      <w:pPr>
        <w:pStyle w:val="Ttulo1"/>
      </w:pPr>
      <w:r>
        <w:lastRenderedPageBreak/>
        <w:t>Usage guide</w:t>
      </w:r>
    </w:p>
    <w:p w:rsidR="00344E6A" w:rsidRDefault="00344E6A" w:rsidP="00344E6A"/>
    <w:p w:rsidR="00344E6A" w:rsidRDefault="00344E6A" w:rsidP="00344E6A">
      <w:r>
        <w:t xml:space="preserve">A GO </w:t>
      </w:r>
      <w:r>
        <w:fldChar w:fldCharType="begin" w:fldLock="1"/>
      </w:r>
      <w:r>
        <w:instrText>ADDIN CSL_CITATION {"citationItems":[{"id":"ITEM-1","itemData":{"URL":"https://golang.org/","accessed":{"date-parts":[["2019","3","11"]]},"id":"ITEM-1","issued":{"date-parts":[["0"]]},"title":"The Go Programming Language","type":"webpage"},"uris":["http://www.mendeley.com/documents/?uuid=d9609c24-79ac-31e3-9859-aa618b322f6a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344E6A">
        <w:rPr>
          <w:noProof/>
        </w:rPr>
        <w:t>[6]</w:t>
      </w:r>
      <w:r>
        <w:fldChar w:fldCharType="end"/>
      </w:r>
      <w:r>
        <w:t xml:space="preserve"> application can be run issuing the command “go run” in the script directory or compiled into an executable issuing the “go build” command.</w:t>
      </w:r>
    </w:p>
    <w:p w:rsidR="00344E6A" w:rsidRDefault="00344E6A" w:rsidP="00344E6A">
      <w:r>
        <w:t xml:space="preserve">In order to issue the commands, the go runtime must be installed </w:t>
      </w:r>
      <w:r>
        <w:fldChar w:fldCharType="begin" w:fldLock="1"/>
      </w:r>
      <w:r w:rsidR="002E7F9D">
        <w:instrText>ADDIN CSL_CITATION {"citationItems":[{"id":"ITEM-1","itemData":{"URL":"https://golang.org/doc/install","accessed":{"date-parts":[["2019","3","11"]]},"id":"ITEM-1","issued":{"date-parts":[["0"]]},"title":"Getting Started - The Go Programming Language","type":"webpage"},"uris":["http://www.mendeley.com/documents/?uuid=e9dcc462-4be4-3f0d-bd0e-3704b5f7c13c"]}],"mendeley":{"formattedCitation":"[9]","plainTextFormattedCitation":"[9]","previouslyFormattedCitation":"[9]"},"properties":{"noteIndex":0},"schema":"https://github.com/citation-style-language/schema/raw/master/csl-citation.json"}</w:instrText>
      </w:r>
      <w:r>
        <w:fldChar w:fldCharType="separate"/>
      </w:r>
      <w:r w:rsidRPr="00344E6A">
        <w:rPr>
          <w:noProof/>
        </w:rPr>
        <w:t>[9]</w:t>
      </w:r>
      <w:r>
        <w:fldChar w:fldCharType="end"/>
      </w:r>
      <w:r>
        <w:t xml:space="preserve"> and a command line instance must be opened in the script directory.</w:t>
      </w:r>
    </w:p>
    <w:p w:rsidR="00344E6A" w:rsidRDefault="00344E6A" w:rsidP="00344E6A">
      <w:r>
        <w:t xml:space="preserve">Also note </w:t>
      </w:r>
      <w:r w:rsidR="002E7F9D">
        <w:t xml:space="preserve">that the script </w:t>
      </w:r>
      <w:proofErr w:type="gramStart"/>
      <w:r w:rsidR="002E7F9D">
        <w:t>have</w:t>
      </w:r>
      <w:proofErr w:type="gramEnd"/>
      <w:r w:rsidR="002E7F9D">
        <w:t xml:space="preserve"> some web dependences that must first be </w:t>
      </w:r>
      <w:r w:rsidR="00F84717">
        <w:t>fetch</w:t>
      </w:r>
      <w:r w:rsidR="002E7F9D">
        <w:t>. Issuing the “go build” command with “-</w:t>
      </w:r>
      <w:proofErr w:type="spellStart"/>
      <w:r w:rsidR="002E7F9D">
        <w:t>i</w:t>
      </w:r>
      <w:proofErr w:type="spellEnd"/>
      <w:r w:rsidR="002E7F9D">
        <w:t>” flag most of time is enough</w:t>
      </w:r>
      <w:r w:rsidR="00F84717">
        <w:t>, otherwise run “go install”</w:t>
      </w:r>
      <w:r w:rsidR="002E7F9D">
        <w:t>.</w:t>
      </w:r>
    </w:p>
    <w:p w:rsidR="002E7F9D" w:rsidRDefault="00F84717" w:rsidP="00344E6A">
      <w:r>
        <w:t>W</w:t>
      </w:r>
      <w:r w:rsidR="002E7F9D">
        <w:t xml:space="preserve">as created an env file written in YAML </w:t>
      </w:r>
      <w:r w:rsidR="002E7F9D">
        <w:fldChar w:fldCharType="begin" w:fldLock="1"/>
      </w:r>
      <w:r w:rsidR="002E7F9D">
        <w:instrText>ADDIN CSL_CITATION {"citationItems":[{"id":"ITEM-1","itemData":{"URL":"https://yaml.org/spec/1.2/spec.html","accessed":{"date-parts":[["2019","3","11"]]},"id":"ITEM-1","issued":{"date-parts":[["0"]]},"title":"YAML™ Version 1.2","type":"webpage"},"uris":["http://www.mendeley.com/documents/?uuid=255a2f93-602d-3793-88e5-752086059570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2E7F9D">
        <w:fldChar w:fldCharType="separate"/>
      </w:r>
      <w:r w:rsidR="002E7F9D" w:rsidRPr="002E7F9D">
        <w:rPr>
          <w:noProof/>
        </w:rPr>
        <w:t>[7]</w:t>
      </w:r>
      <w:r w:rsidR="002E7F9D">
        <w:fldChar w:fldCharType="end"/>
      </w:r>
      <w:r w:rsidR="002E7F9D">
        <w:t xml:space="preserve"> </w:t>
      </w:r>
      <w:r>
        <w:t>to</w:t>
      </w:r>
      <w:r w:rsidR="002E7F9D">
        <w:t xml:space="preserve"> make some settings easy to change </w:t>
      </w:r>
      <w:r w:rsidR="006F5972">
        <w:t>without</w:t>
      </w:r>
      <w:r w:rsidR="002E7F9D">
        <w:t xml:space="preserve"> needing to dig into the code</w:t>
      </w:r>
      <w:r w:rsidR="006F5972">
        <w:t xml:space="preserve"> (</w:t>
      </w:r>
      <w:r w:rsidR="006F5972">
        <w:fldChar w:fldCharType="begin"/>
      </w:r>
      <w:r w:rsidR="006F5972">
        <w:instrText xml:space="preserve"> REF _Ref3160164 \h </w:instrText>
      </w:r>
      <w:r w:rsidR="006F5972">
        <w:fldChar w:fldCharType="separate"/>
      </w:r>
      <w:r w:rsidR="006F5972">
        <w:t xml:space="preserve">Table </w:t>
      </w:r>
      <w:r w:rsidR="006F5972">
        <w:rPr>
          <w:noProof/>
        </w:rPr>
        <w:t>2</w:t>
      </w:r>
      <w:r w:rsidR="006F5972">
        <w:t>- .</w:t>
      </w:r>
      <w:proofErr w:type="spellStart"/>
      <w:r w:rsidR="006F5972">
        <w:t>env.yaml</w:t>
      </w:r>
      <w:proofErr w:type="spellEnd"/>
      <w:r w:rsidR="006F5972">
        <w:fldChar w:fldCharType="end"/>
      </w:r>
      <w:r w:rsidR="006F5972">
        <w:t>)</w:t>
      </w:r>
      <w:r w:rsidR="002E7F9D">
        <w:t>.</w:t>
      </w:r>
    </w:p>
    <w:p w:rsidR="002E7F9D" w:rsidRDefault="002E7F9D" w:rsidP="00344E6A"/>
    <w:p w:rsidR="006F5972" w:rsidRDefault="006F5972" w:rsidP="006F5972">
      <w:pPr>
        <w:pStyle w:val="Legenda"/>
      </w:pPr>
      <w:bookmarkStart w:id="2" w:name="_Ref3160164"/>
      <w:r>
        <w:t xml:space="preserve">Table </w:t>
      </w:r>
      <w:r>
        <w:fldChar w:fldCharType="begin"/>
      </w:r>
      <w:r>
        <w:instrText xml:space="preserve"> SEQ Table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proofErr w:type="gramStart"/>
      <w:r>
        <w:t>- .</w:t>
      </w:r>
      <w:proofErr w:type="spellStart"/>
      <w:r>
        <w:t>env</w:t>
      </w:r>
      <w:proofErr w:type="gramEnd"/>
      <w:r>
        <w:t>.yaml</w:t>
      </w:r>
      <w:bookmarkEnd w:id="2"/>
      <w:proofErr w:type="spellEnd"/>
    </w:p>
    <w:tbl>
      <w:tblPr>
        <w:tblStyle w:val="TabelacomGrelha"/>
        <w:tblW w:w="0" w:type="auto"/>
        <w:tblLayout w:type="fixed"/>
        <w:tblLook w:val="04A0" w:firstRow="1" w:lastRow="0" w:firstColumn="1" w:lastColumn="0" w:noHBand="0" w:noVBand="1"/>
      </w:tblPr>
      <w:tblGrid>
        <w:gridCol w:w="2972"/>
        <w:gridCol w:w="5522"/>
      </w:tblGrid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SCORESPREDICTOR_URL</w:t>
            </w:r>
          </w:p>
        </w:tc>
        <w:tc>
          <w:tcPr>
            <w:tcW w:w="5522" w:type="dxa"/>
            <w:vAlign w:val="center"/>
          </w:tcPr>
          <w:p w:rsidR="002E7F9D" w:rsidRDefault="002E7F9D" w:rsidP="002E7F9D">
            <w:r>
              <w:t>The endpoint</w:t>
            </w:r>
            <w:r w:rsidR="006F5972">
              <w:t xml:space="preserve"> </w:t>
            </w:r>
            <w:r w:rsidR="006F5972">
              <w:fldChar w:fldCharType="begin" w:fldLock="1"/>
            </w:r>
            <w:r w:rsidR="00F84717">
              <w:instrText>ADDIN CSL_CITATION {"citationItems":[{"id":"ITEM-1","itemData":{"URL":"https://zcodesystem.com/","accessed":{"date-parts":[["2019","3","11"]]},"id":"ITEM-1","issued":{"date-parts":[["0"]]},"title":"Z-Code System","type":"webpage"},"uris":["http://www.mendeley.com/documents/?uuid=a1d1cedb-d6d0-3983-8b9b-95a4e8862a05"]}],"mendeley":{"formattedCitation":"[1]","plainTextFormattedCitation":"[1]","previouslyFormattedCitation":"[1]"},"properties":{"noteIndex":0},"schema":"https://github.com/citation-style-language/schema/raw/master/csl-citation.json"}</w:instrText>
            </w:r>
            <w:r w:rsidR="006F5972">
              <w:fldChar w:fldCharType="separate"/>
            </w:r>
            <w:r w:rsidR="006F5972" w:rsidRPr="006F5972">
              <w:rPr>
                <w:noProof/>
              </w:rPr>
              <w:t>[1]</w:t>
            </w:r>
            <w:r w:rsidR="006F5972">
              <w:fldChar w:fldCharType="end"/>
            </w:r>
            <w:r>
              <w:t xml:space="preserve"> used to fetch data</w:t>
            </w:r>
          </w:p>
        </w:tc>
      </w:tr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SCORESPREDICTOR_SPORTS</w:t>
            </w:r>
          </w:p>
        </w:tc>
        <w:tc>
          <w:tcPr>
            <w:tcW w:w="5522" w:type="dxa"/>
            <w:vAlign w:val="center"/>
          </w:tcPr>
          <w:p w:rsidR="002E7F9D" w:rsidRDefault="002E7F9D" w:rsidP="002E7F9D">
            <w:r>
              <w:t>A comma “;” separated string with the sport pages that will be fetched</w:t>
            </w:r>
          </w:p>
        </w:tc>
      </w:tr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TELEGRAM_BOT_TOKEN</w:t>
            </w:r>
          </w:p>
        </w:tc>
        <w:tc>
          <w:tcPr>
            <w:tcW w:w="5522" w:type="dxa"/>
            <w:vAlign w:val="center"/>
          </w:tcPr>
          <w:p w:rsidR="002E7F9D" w:rsidRDefault="002E7F9D" w:rsidP="002E7F9D">
            <w:r>
              <w:t xml:space="preserve">The token necessary to use the telegram bot </w:t>
            </w:r>
            <w:r>
              <w:fldChar w:fldCharType="begin" w:fldLock="1"/>
            </w:r>
            <w:r>
              <w:instrText>ADDIN CSL_CITATION {"citationItems":[{"id":"ITEM-1","itemData":{"URL":"https://telegram.org/","accessed":{"date-parts":[["2019","3","10"]]},"id":"ITEM-1","issued":{"date-parts":[["0"]]},"title":"Telegram Messenger","type":"webpage"},"uris":["http://www.mendeley.com/documents/?uuid=086f6439-83b0-325b-acb2-c58ea744cc42"]}],"mendeley":{"formattedCitation":"[4]","plainTextFormattedCitation":"[4]","previouslyFormattedCitation":"[4]"},"properties":{"noteIndex":0},"schema":"https://github.com/citation-style-language/schema/raw/master/csl-citation.json"}</w:instrText>
            </w:r>
            <w:r>
              <w:fldChar w:fldCharType="separate"/>
            </w:r>
            <w:r w:rsidRPr="002E7F9D">
              <w:rPr>
                <w:noProof/>
              </w:rPr>
              <w:t>[4]</w:t>
            </w:r>
            <w:r>
              <w:fldChar w:fldCharType="end"/>
            </w:r>
            <w:r>
              <w:t>.</w:t>
            </w:r>
          </w:p>
        </w:tc>
      </w:tr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TELEGRAM_BOT_CHANNEL</w:t>
            </w:r>
          </w:p>
        </w:tc>
        <w:tc>
          <w:tcPr>
            <w:tcW w:w="5522" w:type="dxa"/>
            <w:vAlign w:val="center"/>
          </w:tcPr>
          <w:p w:rsidR="002E7F9D" w:rsidRDefault="002E7F9D" w:rsidP="002E7F9D">
            <w:r>
              <w:t xml:space="preserve">Chanel used to send the markdown </w:t>
            </w:r>
            <w:r>
              <w:fldChar w:fldCharType="begin" w:fldLock="1"/>
            </w:r>
            <w:r w:rsidR="006F5972">
              <w:instrText>ADDIN CSL_CITATION {"citationItems":[{"id":"ITEM-1","itemData":{"URL":"https://core.telegram.org/bots/api#markdown-style","accessed":{"date-parts":[["2019","3","11"]]},"id":"ITEM-1","issued":{"date-parts":[["0"]]},"title":"Telegram Bot API Markdown","type":"webpage"},"uris":["http://www.mendeley.com/documents/?uuid=bdd302ab-eac0-3381-bd26-47a1955b0ff1"]}],"mendeley":{"formattedCitation":"[3]","plainTextFormattedCitation":"[3]","previouslyFormattedCitation":"[3]"},"properties":{"noteIndex":0},"schema":"https://github.com/citation-style-language/schema/raw/master/csl-citation.json"}</w:instrText>
            </w:r>
            <w:r>
              <w:fldChar w:fldCharType="separate"/>
            </w:r>
            <w:r w:rsidRPr="002E7F9D">
              <w:rPr>
                <w:noProof/>
              </w:rPr>
              <w:t>[3]</w:t>
            </w:r>
            <w:r>
              <w:fldChar w:fldCharType="end"/>
            </w:r>
            <w:r>
              <w:t xml:space="preserve"> report</w:t>
            </w:r>
          </w:p>
        </w:tc>
      </w:tr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TELEGRAM_BOT_CHANNEL2</w:t>
            </w:r>
          </w:p>
        </w:tc>
        <w:tc>
          <w:tcPr>
            <w:tcW w:w="5522" w:type="dxa"/>
            <w:vAlign w:val="center"/>
          </w:tcPr>
          <w:p w:rsidR="002E7F9D" w:rsidRDefault="006F5972" w:rsidP="002E7F9D">
            <w:r>
              <w:t xml:space="preserve">Chanel used to send the excel </w:t>
            </w:r>
            <w:r>
              <w:fldChar w:fldCharType="begin" w:fldLock="1"/>
            </w:r>
            <w:r>
              <w:instrText>ADDIN CSL_CITATION {"citationItems":[{"id":"ITEM-1","itemData":{"URL":"https://products.office.com/pt-pt/excel","accessed":{"date-parts":[["2019","3","11"]]},"id":"ITEM-1","issued":{"date-parts":[["0"]]},"title":"Microsoft Excel","type":"webpage"},"uris":["http://www.mendeley.com/documents/?uuid=193db6d6-0beb-33d0-8513-49ef3bfe18b4"]}],"mendeley":{"formattedCitation":"[2]","plainTextFormattedCitation":"[2]","previouslyFormattedCitation":"[2]"},"properties":{"noteIndex":0},"schema":"https://github.com/citation-style-language/schema/raw/master/csl-citation.json"}</w:instrText>
            </w:r>
            <w:r>
              <w:fldChar w:fldCharType="separate"/>
            </w:r>
            <w:r w:rsidRPr="006F5972">
              <w:rPr>
                <w:noProof/>
              </w:rPr>
              <w:t>[2]</w:t>
            </w:r>
            <w:r>
              <w:fldChar w:fldCharType="end"/>
            </w:r>
            <w:r>
              <w:t xml:space="preserve"> file</w:t>
            </w:r>
          </w:p>
        </w:tc>
      </w:tr>
      <w:tr w:rsidR="002E7F9D" w:rsidTr="002E7F9D">
        <w:trPr>
          <w:trHeight w:val="612"/>
        </w:trPr>
        <w:tc>
          <w:tcPr>
            <w:tcW w:w="2972" w:type="dxa"/>
            <w:vAlign w:val="center"/>
          </w:tcPr>
          <w:p w:rsidR="002E7F9D" w:rsidRDefault="002E7F9D" w:rsidP="002E7F9D">
            <w:r w:rsidRPr="002E7F9D">
              <w:t>FILTER</w:t>
            </w:r>
          </w:p>
        </w:tc>
        <w:tc>
          <w:tcPr>
            <w:tcW w:w="5522" w:type="dxa"/>
            <w:vAlign w:val="center"/>
          </w:tcPr>
          <w:p w:rsidR="002E7F9D" w:rsidRDefault="006F5972" w:rsidP="002E7F9D">
            <w:r>
              <w:t xml:space="preserve">A comma “;” separated string contains the queries used to filter the results. The order of the queries is the same as used in </w:t>
            </w:r>
            <w:r w:rsidRPr="002E7F9D">
              <w:t>SCORESPREDICTOR_SPORTS</w:t>
            </w:r>
            <w:r>
              <w:t>.</w:t>
            </w:r>
          </w:p>
        </w:tc>
      </w:tr>
    </w:tbl>
    <w:p w:rsidR="002E7F9D" w:rsidRDefault="002E7F9D" w:rsidP="00344E6A"/>
    <w:p w:rsidR="0087247D" w:rsidRPr="00344E6A" w:rsidRDefault="0087247D" w:rsidP="00344E6A"/>
    <w:p w:rsidR="00B5301D" w:rsidRDefault="006F5972" w:rsidP="00B5301D">
      <w:r w:rsidRPr="00F84717">
        <w:rPr>
          <w:b/>
        </w:rPr>
        <w:t xml:space="preserve">Note: </w:t>
      </w:r>
      <w:r>
        <w:t xml:space="preserve">For private channels </w:t>
      </w:r>
      <w:r w:rsidRPr="00F84717">
        <w:t>we must first get the channel ID. In order to do that</w:t>
      </w:r>
      <w:r w:rsidR="00F84717">
        <w:t>, l</w:t>
      </w:r>
      <w:r w:rsidR="00F84717" w:rsidRPr="00F84717">
        <w:t xml:space="preserve">ogin under your account at web version of Telegram </w:t>
      </w:r>
      <w:r w:rsidR="00F84717">
        <w:fldChar w:fldCharType="begin" w:fldLock="1"/>
      </w:r>
      <w:r w:rsidR="00F84717">
        <w:instrText>ADDIN CSL_CITATION {"citationItems":[{"id":"ITEM-1","itemData":{"URL":"https://web.telegram.org/#/im","accessed":{"date-parts":[["2019","3","11"]]},"id":"ITEM-1","issued":{"date-parts":[["0"]]},"title":"Telegram Web","type":"webpage"},"uris":["http://www.mendeley.com/documents/?uuid=12a7f50a-b873-3d26-ac2c-db31eb8d879f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F84717">
        <w:fldChar w:fldCharType="separate"/>
      </w:r>
      <w:r w:rsidR="00F84717" w:rsidRPr="00F84717">
        <w:rPr>
          <w:noProof/>
        </w:rPr>
        <w:t>[10]</w:t>
      </w:r>
      <w:r w:rsidR="00F84717">
        <w:fldChar w:fldCharType="end"/>
      </w:r>
      <w:r w:rsidR="00F84717">
        <w:t xml:space="preserve"> and f</w:t>
      </w:r>
      <w:r w:rsidR="00F84717" w:rsidRPr="00F84717">
        <w:t xml:space="preserve">ind your channel. See to your </w:t>
      </w:r>
      <w:proofErr w:type="spellStart"/>
      <w:r w:rsidR="00F84717" w:rsidRPr="00F84717">
        <w:t>url</w:t>
      </w:r>
      <w:proofErr w:type="spellEnd"/>
      <w:r w:rsidR="00F84717" w:rsidRPr="00F84717">
        <w:t xml:space="preserve">, it should be like </w:t>
      </w:r>
      <w:hyperlink r:id="rId8" w:anchor="/im?p=c1055587116_11052224402541910257" w:tgtFrame="_blank" w:history="1">
        <w:r w:rsidR="00F84717" w:rsidRPr="00F84717">
          <w:rPr>
            <w:rStyle w:val="Hiperligao"/>
          </w:rPr>
          <w:t>https://web.telegram.org/#/im?p=c1055587116_11052224402541910257</w:t>
        </w:r>
      </w:hyperlink>
      <w:r w:rsidR="00F84717" w:rsidRPr="00F84717">
        <w:br/>
        <w:t>Grab "1055587116" from it, and add "-100" as a prefix.</w:t>
      </w:r>
      <w:r w:rsidR="00F84717" w:rsidRPr="00F84717">
        <w:br/>
      </w:r>
      <w:r w:rsidR="00F84717">
        <w:t>Y</w:t>
      </w:r>
      <w:r w:rsidR="00F84717" w:rsidRPr="00F84717">
        <w:t>our channel id will be "-1001055587116".</w:t>
      </w:r>
    </w:p>
    <w:p w:rsidR="00F84717" w:rsidRDefault="00F84717">
      <w:r>
        <w:br w:type="page"/>
      </w:r>
    </w:p>
    <w:p w:rsidR="00F84717" w:rsidRDefault="00F84717" w:rsidP="00F84717">
      <w:pPr>
        <w:pStyle w:val="Ttulo1"/>
      </w:pPr>
      <w:r>
        <w:lastRenderedPageBreak/>
        <w:t>Google Cloud Pla</w:t>
      </w:r>
      <w:r w:rsidR="0074653E">
        <w:t>t</w:t>
      </w:r>
      <w:r>
        <w:t>form</w:t>
      </w:r>
    </w:p>
    <w:p w:rsidR="00F84717" w:rsidRDefault="00F84717" w:rsidP="00F84717"/>
    <w:p w:rsidR="0074653E" w:rsidRDefault="00F84717" w:rsidP="00F84717">
      <w:r>
        <w:t xml:space="preserve">In order to run the script every day we </w:t>
      </w:r>
      <w:r w:rsidR="0074653E">
        <w:t>created a new project in</w:t>
      </w:r>
      <w:r>
        <w:t xml:space="preserve"> GCP </w:t>
      </w:r>
      <w:r>
        <w:fldChar w:fldCharType="begin" w:fldLock="1"/>
      </w:r>
      <w:r w:rsidR="0074653E">
        <w:instrText>ADDIN CSL_CITATION {"citationItems":[{"id":"ITEM-1","itemData":{"URL":"https://cloud.google.com/","accessed":{"date-parts":[["2019","3","11"]]},"id":"ITEM-1","issued":{"date-parts":[["0"]]},"title":"Google Cloud Platform","type":"webpage"},"uris":["http://www.mendeley.com/documents/?uuid=66ef424c-c780-3954-8f34-0eabade5317a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F84717">
        <w:rPr>
          <w:noProof/>
        </w:rPr>
        <w:t>[11]</w:t>
      </w:r>
      <w:r>
        <w:fldChar w:fldCharType="end"/>
      </w:r>
      <w:r>
        <w:t xml:space="preserve"> </w:t>
      </w:r>
      <w:r w:rsidR="0074653E">
        <w:t xml:space="preserve">and inside the project we created a Compute Engine </w:t>
      </w:r>
      <w:r w:rsidR="0074653E">
        <w:fldChar w:fldCharType="begin" w:fldLock="1"/>
      </w:r>
      <w:r w:rsidR="0074653E">
        <w:instrText>ADDIN CSL_CITATION {"citationItems":[{"id":"ITEM-1","itemData":{"URL":"https://cloud.google.com/compute/","accessed":{"date-parts":[["2019","3","11"]]},"id":"ITEM-1","issued":{"date-parts":[["0"]]},"title":"Compute Engine","type":"webpage"},"uris":["http://www.mendeley.com/documents/?uuid=7256b43b-30b0-3eae-a182-ca8454649868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74653E">
        <w:fldChar w:fldCharType="separate"/>
      </w:r>
      <w:r w:rsidR="0074653E" w:rsidRPr="0074653E">
        <w:rPr>
          <w:noProof/>
        </w:rPr>
        <w:t>[12]</w:t>
      </w:r>
      <w:r w:rsidR="0074653E">
        <w:fldChar w:fldCharType="end"/>
      </w:r>
      <w:r w:rsidR="0074653E">
        <w:t xml:space="preserve"> minimal always free </w:t>
      </w:r>
      <w:r w:rsidR="0074653E">
        <w:fldChar w:fldCharType="begin" w:fldLock="1"/>
      </w:r>
      <w:r w:rsidR="0074653E">
        <w:instrText>ADDIN CSL_CITATION {"citationItems":[{"id":"ITEM-1","itemData":{"URL":"https://cloud.google.com/free/","accessed":{"date-parts":[["2019","3","11"]]},"id":"ITEM-1","issued":{"date-parts":[["0"]]},"title":"GCP free tier","type":"webpage"},"uris":["http://www.mendeley.com/documents/?uuid=e91e0b9a-d6e9-33c8-ad0e-3ed9f0481745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74653E">
        <w:fldChar w:fldCharType="separate"/>
      </w:r>
      <w:r w:rsidR="0074653E" w:rsidRPr="0074653E">
        <w:rPr>
          <w:noProof/>
        </w:rPr>
        <w:t>[13]</w:t>
      </w:r>
      <w:r w:rsidR="0074653E">
        <w:fldChar w:fldCharType="end"/>
      </w:r>
      <w:r w:rsidR="0074653E">
        <w:t xml:space="preserve"> </w:t>
      </w:r>
      <w:proofErr w:type="spellStart"/>
      <w:r w:rsidR="0074653E">
        <w:t>vm</w:t>
      </w:r>
      <w:proofErr w:type="spellEnd"/>
      <w:r w:rsidR="0074653E">
        <w:t xml:space="preserve"> instance - </w:t>
      </w:r>
      <w:r w:rsidR="0074653E">
        <w:fldChar w:fldCharType="begin"/>
      </w:r>
      <w:r w:rsidR="0074653E">
        <w:instrText xml:space="preserve"> REF _Ref3161606 \h </w:instrText>
      </w:r>
      <w:r w:rsidR="0074653E">
        <w:fldChar w:fldCharType="separate"/>
      </w:r>
      <w:r w:rsidR="0074653E">
        <w:t xml:space="preserve">Figure </w:t>
      </w:r>
      <w:r w:rsidR="0074653E">
        <w:rPr>
          <w:noProof/>
        </w:rPr>
        <w:t>1</w:t>
      </w:r>
      <w:r w:rsidR="0074653E">
        <w:t>- F1 micro instance</w:t>
      </w:r>
      <w:r w:rsidR="0074653E">
        <w:fldChar w:fldCharType="end"/>
      </w:r>
      <w:r w:rsidR="0074653E">
        <w:t xml:space="preserve"> with centos </w:t>
      </w:r>
      <w:r w:rsidR="0074653E">
        <w:fldChar w:fldCharType="begin" w:fldLock="1"/>
      </w:r>
      <w:r w:rsidR="0074653E">
        <w:instrText>ADDIN CSL_CITATION {"citationItems":[{"id":"ITEM-1","itemData":{"URL":"https://www.centos.org/","accessed":{"date-parts":[["2019","3","11"]]},"id":"ITEM-1","issued":{"date-parts":[["0"]]},"title":"CentOS Project","type":"webpage"},"uris":["http://www.mendeley.com/documents/?uuid=2613dcdb-bcde-3588-9ed4-91b50e225ed8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74653E">
        <w:fldChar w:fldCharType="separate"/>
      </w:r>
      <w:r w:rsidR="0074653E" w:rsidRPr="0074653E">
        <w:rPr>
          <w:noProof/>
        </w:rPr>
        <w:t>[14]</w:t>
      </w:r>
      <w:r w:rsidR="0074653E">
        <w:fldChar w:fldCharType="end"/>
      </w:r>
      <w:r w:rsidR="0074653E">
        <w:t xml:space="preserve"> operative system.</w:t>
      </w:r>
    </w:p>
    <w:p w:rsidR="008B71AE" w:rsidRDefault="008B71AE" w:rsidP="0074653E">
      <w:pPr>
        <w:keepNext/>
        <w:rPr>
          <w:noProof/>
        </w:rPr>
      </w:pPr>
    </w:p>
    <w:p w:rsidR="0074653E" w:rsidRDefault="0074653E" w:rsidP="0074653E">
      <w:pPr>
        <w:keepNext/>
      </w:pPr>
      <w:r>
        <w:rPr>
          <w:noProof/>
        </w:rPr>
        <w:drawing>
          <wp:inline distT="0" distB="0" distL="0" distR="0">
            <wp:extent cx="5400040" cy="3968866"/>
            <wp:effectExtent l="0" t="0" r="0" b="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1-micro.png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3144"/>
                    <a:stretch/>
                  </pic:blipFill>
                  <pic:spPr bwMode="auto">
                    <a:xfrm>
                      <a:off x="0" y="0"/>
                      <a:ext cx="5400040" cy="396886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4653E" w:rsidRDefault="0074653E" w:rsidP="0074653E">
      <w:pPr>
        <w:pStyle w:val="Legenda"/>
      </w:pPr>
      <w:bookmarkStart w:id="3" w:name="_Ref316160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87247D">
        <w:rPr>
          <w:noProof/>
        </w:rPr>
        <w:t>2</w:t>
      </w:r>
      <w:r>
        <w:fldChar w:fldCharType="end"/>
      </w:r>
      <w:r>
        <w:t>- F1 micro instance</w:t>
      </w:r>
      <w:bookmarkEnd w:id="3"/>
    </w:p>
    <w:p w:rsidR="00F84717" w:rsidRPr="0044674F" w:rsidRDefault="0074653E" w:rsidP="0044674F">
      <w:r w:rsidRPr="0044674F">
        <w:t xml:space="preserve">  </w:t>
      </w:r>
    </w:p>
    <w:p w:rsidR="008B71AE" w:rsidRDefault="008B71AE" w:rsidP="008B71AE">
      <w:r w:rsidRPr="0044674F">
        <w:t xml:space="preserve">After we have created the </w:t>
      </w:r>
      <w:proofErr w:type="spellStart"/>
      <w:r w:rsidRPr="0044674F">
        <w:t>vm</w:t>
      </w:r>
      <w:proofErr w:type="spellEnd"/>
      <w:r w:rsidRPr="0044674F">
        <w:t xml:space="preserve">, we installed GO </w:t>
      </w:r>
      <w:r w:rsidRPr="0044674F">
        <w:fldChar w:fldCharType="begin" w:fldLock="1"/>
      </w:r>
      <w:r>
        <w:instrText>ADDIN CSL_CITATION {"citationItems":[{"id":"ITEM-1","itemData":{"URL":"https://golang.org/","accessed":{"date-parts":[["2019","3","11"]]},"id":"ITEM-1","issued":{"date-parts":[["0"]]},"title":"The Go Programming Language","type":"webpage"},"uris":["http://www.mendeley.com/documents/?uuid=d9609c24-79ac-31e3-9859-aa618b322f6a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Pr="0044674F">
        <w:fldChar w:fldCharType="separate"/>
      </w:r>
      <w:r w:rsidRPr="0044674F">
        <w:rPr>
          <w:noProof/>
        </w:rPr>
        <w:t>[6]</w:t>
      </w:r>
      <w:r w:rsidRPr="0044674F">
        <w:fldChar w:fldCharType="end"/>
      </w:r>
      <w:r>
        <w:t xml:space="preserve"> and setup the </w:t>
      </w:r>
      <w:proofErr w:type="spellStart"/>
      <w:r>
        <w:t>cron</w:t>
      </w:r>
      <w:proofErr w:type="spellEnd"/>
      <w:r>
        <w:t xml:space="preserve"> to run every day at 10am Italy time zone. Then, the application has been placed in</w:t>
      </w:r>
      <w:r w:rsidRPr="0044674F">
        <w:t xml:space="preserve"> /home/</w:t>
      </w:r>
      <w:proofErr w:type="spellStart"/>
      <w:r w:rsidRPr="0044674F">
        <w:t>nicola</w:t>
      </w:r>
      <w:proofErr w:type="spellEnd"/>
      <w:r w:rsidRPr="0044674F">
        <w:t>/source/</w:t>
      </w:r>
      <w:proofErr w:type="spellStart"/>
      <w:r w:rsidRPr="0044674F">
        <w:t>scorespredictor</w:t>
      </w:r>
      <w:proofErr w:type="spellEnd"/>
      <w:r w:rsidRPr="0044674F">
        <w:t>/</w:t>
      </w:r>
      <w:r>
        <w:t xml:space="preserve"> folder.</w:t>
      </w:r>
    </w:p>
    <w:p w:rsidR="008B71AE" w:rsidRDefault="008B71AE">
      <w:r>
        <w:br w:type="page"/>
      </w:r>
    </w:p>
    <w:p w:rsidR="0044674F" w:rsidRDefault="0044674F" w:rsidP="0044674F">
      <w:r>
        <w:lastRenderedPageBreak/>
        <w:t xml:space="preserve">The commands issued to configure the SO and the application can be seen in </w:t>
      </w:r>
      <w:r>
        <w:fldChar w:fldCharType="begin"/>
      </w:r>
      <w:r>
        <w:instrText xml:space="preserve"> REF _Ref3162247 \h </w:instrText>
      </w:r>
      <w:r>
        <w:fldChar w:fldCharType="separate"/>
      </w:r>
      <w:r>
        <w:t xml:space="preserve">Code </w:t>
      </w:r>
      <w:r>
        <w:rPr>
          <w:noProof/>
        </w:rPr>
        <w:t>1</w:t>
      </w:r>
      <w:r>
        <w:t xml:space="preserve"> - Centos configuration</w:t>
      </w:r>
      <w:r>
        <w:fldChar w:fldCharType="end"/>
      </w:r>
      <w:r>
        <w:t>.</w:t>
      </w:r>
    </w:p>
    <w:p w:rsidR="0044674F" w:rsidRPr="0044674F" w:rsidRDefault="0044674F" w:rsidP="0044674F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4BAA6D9D" wp14:editId="643BFEE4">
                <wp:simplePos x="0" y="0"/>
                <wp:positionH relativeFrom="margin">
                  <wp:posOffset>-51891</wp:posOffset>
                </wp:positionH>
                <wp:positionV relativeFrom="paragraph">
                  <wp:posOffset>4520565</wp:posOffset>
                </wp:positionV>
                <wp:extent cx="4829175" cy="292735"/>
                <wp:effectExtent l="0" t="0" r="9525" b="0"/>
                <wp:wrapSquare wrapText="bothSides"/>
                <wp:docPr id="2" name="Caixa de texto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29175" cy="2927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:rsidR="0044674F" w:rsidRPr="008041CB" w:rsidRDefault="0044674F" w:rsidP="0044674F">
                            <w:pPr>
                              <w:pStyle w:val="Legenda"/>
                              <w:rPr>
                                <w:noProof/>
                              </w:rPr>
                            </w:pPr>
                            <w:bookmarkStart w:id="4" w:name="_Ref3162247"/>
                            <w:r>
                              <w:t xml:space="preserve">Code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Code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fldChar w:fldCharType="end"/>
                            </w:r>
                            <w:r>
                              <w:t xml:space="preserve"> - Centos configuration</w:t>
                            </w:r>
                            <w:bookmarkEnd w:id="4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AA6D9D" id="_x0000_t202" coordsize="21600,21600" o:spt="202" path="m,l,21600r21600,l21600,xe">
                <v:stroke joinstyle="miter"/>
                <v:path gradientshapeok="t" o:connecttype="rect"/>
              </v:shapetype>
              <v:shape id="Caixa de texto 2" o:spid="_x0000_s1026" type="#_x0000_t202" style="position:absolute;margin-left:-4.1pt;margin-top:355.95pt;width:380.25pt;height:23.05pt;z-index:25166131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" stroked="f">
                <v:textbox inset="0,0,0,0">
                  <w:txbxContent>
                    <w:p w:rsidR="0044674F" w:rsidRPr="008041CB" w:rsidRDefault="0044674F" w:rsidP="0044674F">
                      <w:pPr>
                        <w:pStyle w:val="Legenda"/>
                        <w:rPr>
                          <w:noProof/>
                        </w:rPr>
                      </w:pPr>
                      <w:bookmarkStart w:id="5" w:name="_Ref3162247"/>
                      <w:r>
                        <w:t xml:space="preserve">Code </w:t>
                      </w:r>
                      <w:r>
                        <w:fldChar w:fldCharType="begin"/>
                      </w:r>
                      <w:r>
                        <w:instrText xml:space="preserve"> SEQ Code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fldChar w:fldCharType="end"/>
                      </w:r>
                      <w:r>
                        <w:t xml:space="preserve"> - Centos configuration</w:t>
                      </w:r>
                      <w:bookmarkEnd w:id="5"/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1630D353" wp14:editId="6A27DBB6">
                <wp:simplePos x="0" y="0"/>
                <wp:positionH relativeFrom="column">
                  <wp:posOffset>-153035</wp:posOffset>
                </wp:positionH>
                <wp:positionV relativeFrom="paragraph">
                  <wp:posOffset>323215</wp:posOffset>
                </wp:positionV>
                <wp:extent cx="5640705" cy="4197985"/>
                <wp:effectExtent l="0" t="0" r="0" b="0"/>
                <wp:wrapSquare wrapText="bothSides"/>
                <wp:docPr id="217" name="Caixa de Texto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40705" cy="419798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wps:spPr>
                      <wps:style>
                        <a:lnRef idx="0">
                          <a:scrgbClr r="0" g="0" b="0"/>
                        </a:lnRef>
                        <a:fillRef idx="0">
                          <a:scrgbClr r="0" g="0" b="0"/>
                        </a:fillRef>
                        <a:effectRef idx="0">
                          <a:scrgbClr r="0" g="0" b="0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44674F" w:rsidRPr="0044674F" w:rsidRDefault="0044674F" w:rsidP="0044674F">
                            <w:pPr>
                              <w:pStyle w:val="HTMLpr-formatado"/>
                              <w:shd w:val="clear" w:color="auto" w:fill="2B2B2B"/>
                              <w:rPr>
                                <w:color w:val="A9B7C6"/>
                              </w:rPr>
                            </w:pPr>
                            <w:r>
                              <w:rPr>
                                <w:b/>
                                <w:bCs/>
                                <w:color w:val="A9B7C6"/>
                              </w:rPr>
                              <w:t>#!/</w:t>
                            </w:r>
                            <w:proofErr w:type="spellStart"/>
                            <w:r>
                              <w:rPr>
                                <w:b/>
                                <w:bCs/>
                                <w:color w:val="A9B7C6"/>
                              </w:rPr>
                              <w:t>usr</w:t>
                            </w:r>
                            <w:proofErr w:type="spellEnd"/>
                            <w:r>
                              <w:rPr>
                                <w:b/>
                                <w:bCs/>
                                <w:color w:val="A9B7C6"/>
                              </w:rPr>
                              <w:t>/bin/env bash</w:t>
                            </w:r>
                            <w:r>
                              <w:rPr>
                                <w:b/>
                                <w:bCs/>
                                <w:color w:val="A9B7C6"/>
                              </w:rPr>
                              <w:br/>
                            </w:r>
                            <w:r>
                              <w:rPr>
                                <w:b/>
                                <w:bCs/>
                                <w:color w:val="A9B7C6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r>
                              <w:rPr>
                                <w:color w:val="A9B7C6"/>
                              </w:rPr>
                              <w:t xml:space="preserve">yum update </w:t>
                            </w:r>
                            <w:r>
                              <w:rPr>
                                <w:b/>
                                <w:bCs/>
                                <w:color w:val="CC7832"/>
                              </w:rPr>
                              <w:t xml:space="preserve">&amp;&amp; </w:t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r>
                              <w:rPr>
                                <w:color w:val="A9B7C6"/>
                              </w:rPr>
                              <w:t xml:space="preserve">yum install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wget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nano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wget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r>
                              <w:rPr>
                                <w:color w:val="A9B7C6"/>
                              </w:rPr>
                              <w:t>https://dl.google.com/go/go1.12.linux-amd64.tar.gz</w:t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r>
                              <w:rPr>
                                <w:color w:val="A9B7C6"/>
                              </w:rPr>
                              <w:t>tar -C /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usr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>/local -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xzf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go*</w:t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timedatectl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set-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timezone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Europe/Rome</w:t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r>
                              <w:rPr>
                                <w:color w:val="808080"/>
                              </w:rPr>
                              <w:t>#-------------------------</w:t>
                            </w:r>
                            <w:r>
                              <w:rPr>
                                <w:color w:val="808080"/>
                              </w:rPr>
                              <w:br/>
                              <w:t># /etc/profile</w:t>
                            </w:r>
                            <w:r>
                              <w:rPr>
                                <w:color w:val="808080"/>
                              </w:rPr>
                              <w:br/>
                              <w:t>#-------------------------</w:t>
                            </w:r>
                            <w:r>
                              <w:rPr>
                                <w:color w:val="808080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sh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-c </w:t>
                            </w:r>
                            <w:r>
                              <w:rPr>
                                <w:color w:val="6A8759"/>
                              </w:rPr>
                              <w:t>' cat &lt;&lt;EOT &gt;&gt; /etc/profile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>export SCORESPREDICTOR_HOME=/home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nicola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>/source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scorespredictor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>/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>EOT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 xml:space="preserve">' </w:t>
                            </w:r>
                            <w:r>
                              <w:rPr>
                                <w:b/>
                                <w:bCs/>
                                <w:color w:val="CC7832"/>
                              </w:rPr>
                              <w:t xml:space="preserve">&amp;&amp; </w:t>
                            </w:r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source </w:t>
                            </w:r>
                            <w:r>
                              <w:rPr>
                                <w:color w:val="A9B7C6"/>
                              </w:rPr>
                              <w:t>/etc/profile</w:t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r>
                              <w:rPr>
                                <w:color w:val="A9B7C6"/>
                              </w:rPr>
                              <w:br/>
                            </w:r>
                            <w:r>
                              <w:rPr>
                                <w:color w:val="808080"/>
                              </w:rPr>
                              <w:t>#------------------------------</w:t>
                            </w:r>
                            <w:r>
                              <w:rPr>
                                <w:color w:val="808080"/>
                              </w:rPr>
                              <w:br/>
                              <w:t># /etc/</w:t>
                            </w:r>
                            <w:proofErr w:type="spellStart"/>
                            <w:r>
                              <w:rPr>
                                <w:color w:val="808080"/>
                              </w:rPr>
                              <w:t>cron.d</w:t>
                            </w:r>
                            <w:proofErr w:type="spellEnd"/>
                            <w:r>
                              <w:rPr>
                                <w:color w:val="808080"/>
                              </w:rPr>
                              <w:t>/</w:t>
                            </w:r>
                            <w:proofErr w:type="spellStart"/>
                            <w:r>
                              <w:rPr>
                                <w:color w:val="808080"/>
                              </w:rPr>
                              <w:t>scorespredictor</w:t>
                            </w:r>
                            <w:proofErr w:type="spellEnd"/>
                            <w:r>
                              <w:rPr>
                                <w:color w:val="808080"/>
                              </w:rPr>
                              <w:br/>
                              <w:t>#------------------------------</w:t>
                            </w:r>
                            <w:r>
                              <w:rPr>
                                <w:color w:val="808080"/>
                              </w:rPr>
                              <w:br/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sh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-c </w:t>
                            </w:r>
                            <w:r>
                              <w:rPr>
                                <w:color w:val="6A8759"/>
                              </w:rPr>
                              <w:t>' cat &lt;&lt;EOT &gt; /etc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cron.d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>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scorespresdictor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br/>
                              <w:t>SHELL=/bin/bash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>MAILTO=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nicola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br/>
                              <w:t>CRON_TZ=Europe/Rome</w:t>
                            </w:r>
                            <w:r>
                              <w:rPr>
                                <w:color w:val="6A8759"/>
                              </w:rPr>
                              <w:br/>
                            </w:r>
                            <w:r>
                              <w:rPr>
                                <w:color w:val="6A8759"/>
                              </w:rPr>
                              <w:br/>
                              <w:t xml:space="preserve">0 10 * * * 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nicola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 xml:space="preserve"> source /etc/profile &amp;&amp; cd /home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nicola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>/source/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scorespredictor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>/ &amp;&amp; go build -</w:t>
                            </w:r>
                            <w:proofErr w:type="spellStart"/>
                            <w:r>
                              <w:rPr>
                                <w:color w:val="6A8759"/>
                              </w:rPr>
                              <w:t>i</w:t>
                            </w:r>
                            <w:proofErr w:type="spellEnd"/>
                            <w:r>
                              <w:rPr>
                                <w:color w:val="6A8759"/>
                              </w:rPr>
                              <w:t xml:space="preserve"> -o compiled &amp;&amp; ./compiled &gt;/dev/null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>EOT</w:t>
                            </w:r>
                            <w:r>
                              <w:rPr>
                                <w:color w:val="6A8759"/>
                              </w:rPr>
                              <w:br/>
                              <w:t xml:space="preserve">' </w:t>
                            </w:r>
                            <w:r>
                              <w:rPr>
                                <w:b/>
                                <w:bCs/>
                                <w:color w:val="CC7832"/>
                              </w:rPr>
                              <w:t xml:space="preserve">&amp;&amp; </w:t>
                            </w:r>
                            <w:proofErr w:type="spellStart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>sudo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color w:val="C57633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systemctl</w:t>
                            </w:r>
                            <w:proofErr w:type="spellEnd"/>
                            <w:r>
                              <w:rPr>
                                <w:color w:val="A9B7C6"/>
                              </w:rPr>
                              <w:t xml:space="preserve"> restart </w:t>
                            </w:r>
                            <w:proofErr w:type="spellStart"/>
                            <w:r>
                              <w:rPr>
                                <w:color w:val="A9B7C6"/>
                              </w:rPr>
                              <w:t>crond.service</w:t>
                            </w:r>
                            <w:proofErr w:type="spellEnd"/>
                          </w:p>
                          <w:p w:rsidR="0044674F" w:rsidRPr="0044674F" w:rsidRDefault="0044674F" w:rsidP="0044674F"/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630D353" id="_x0000_s1027" type="#_x0000_t202" style="position:absolute;margin-left:-12.05pt;margin-top:25.45pt;width:444.15pt;height:330.55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" filled="f" stroked="f">
                <v:textbox>
                  <w:txbxContent>
                    <w:p w:rsidR="0044674F" w:rsidRPr="0044674F" w:rsidRDefault="0044674F" w:rsidP="0044674F">
                      <w:pPr>
                        <w:pStyle w:val="HTMLpr-formatado"/>
                        <w:shd w:val="clear" w:color="auto" w:fill="2B2B2B"/>
                        <w:rPr>
                          <w:color w:val="A9B7C6"/>
                        </w:rPr>
                      </w:pPr>
                      <w:r>
                        <w:rPr>
                          <w:b/>
                          <w:bCs/>
                          <w:color w:val="A9B7C6"/>
                        </w:rPr>
                        <w:t>#!/</w:t>
                      </w:r>
                      <w:proofErr w:type="spellStart"/>
                      <w:r>
                        <w:rPr>
                          <w:b/>
                          <w:bCs/>
                          <w:color w:val="A9B7C6"/>
                        </w:rPr>
                        <w:t>usr</w:t>
                      </w:r>
                      <w:proofErr w:type="spellEnd"/>
                      <w:r>
                        <w:rPr>
                          <w:b/>
                          <w:bCs/>
                          <w:color w:val="A9B7C6"/>
                        </w:rPr>
                        <w:t>/bin/env bash</w:t>
                      </w:r>
                      <w:r>
                        <w:rPr>
                          <w:b/>
                          <w:bCs/>
                          <w:color w:val="A9B7C6"/>
                        </w:rPr>
                        <w:br/>
                      </w:r>
                      <w:r>
                        <w:rPr>
                          <w:b/>
                          <w:bCs/>
                          <w:color w:val="A9B7C6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r>
                        <w:rPr>
                          <w:color w:val="A9B7C6"/>
                        </w:rPr>
                        <w:t xml:space="preserve">yum update </w:t>
                      </w:r>
                      <w:r>
                        <w:rPr>
                          <w:b/>
                          <w:bCs/>
                          <w:color w:val="CC7832"/>
                        </w:rPr>
                        <w:t xml:space="preserve">&amp;&amp; </w:t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r>
                        <w:rPr>
                          <w:color w:val="A9B7C6"/>
                        </w:rPr>
                        <w:t xml:space="preserve">yum install </w:t>
                      </w:r>
                      <w:proofErr w:type="spellStart"/>
                      <w:r>
                        <w:rPr>
                          <w:color w:val="A9B7C6"/>
                        </w:rPr>
                        <w:t>wget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A9B7C6"/>
                        </w:rPr>
                        <w:t>nano</w:t>
                      </w:r>
                      <w:proofErr w:type="spellEnd"/>
                      <w:r>
                        <w:rPr>
                          <w:color w:val="A9B7C6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wget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r>
                        <w:rPr>
                          <w:color w:val="A9B7C6"/>
                        </w:rPr>
                        <w:t>https://dl.google.com/go/go1.12.linux-amd64.tar.gz</w:t>
                      </w:r>
                      <w:r>
                        <w:rPr>
                          <w:color w:val="A9B7C6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r>
                        <w:rPr>
                          <w:color w:val="A9B7C6"/>
                        </w:rPr>
                        <w:t>tar -C /</w:t>
                      </w:r>
                      <w:proofErr w:type="spellStart"/>
                      <w:r>
                        <w:rPr>
                          <w:color w:val="A9B7C6"/>
                        </w:rPr>
                        <w:t>usr</w:t>
                      </w:r>
                      <w:proofErr w:type="spellEnd"/>
                      <w:r>
                        <w:rPr>
                          <w:color w:val="A9B7C6"/>
                        </w:rPr>
                        <w:t>/local -</w:t>
                      </w:r>
                      <w:proofErr w:type="spellStart"/>
                      <w:r>
                        <w:rPr>
                          <w:color w:val="A9B7C6"/>
                        </w:rPr>
                        <w:t>xzf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go*</w:t>
                      </w:r>
                      <w:r>
                        <w:rPr>
                          <w:color w:val="A9B7C6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A9B7C6"/>
                        </w:rPr>
                        <w:t>timedatectl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set-</w:t>
                      </w:r>
                      <w:proofErr w:type="spellStart"/>
                      <w:r>
                        <w:rPr>
                          <w:color w:val="A9B7C6"/>
                        </w:rPr>
                        <w:t>timezone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Europe/Rome</w:t>
                      </w:r>
                      <w:r>
                        <w:rPr>
                          <w:color w:val="A9B7C6"/>
                        </w:rPr>
                        <w:br/>
                      </w:r>
                      <w:r>
                        <w:rPr>
                          <w:color w:val="A9B7C6"/>
                        </w:rPr>
                        <w:br/>
                      </w:r>
                      <w:r>
                        <w:rPr>
                          <w:color w:val="808080"/>
                        </w:rPr>
                        <w:t>#-------------------------</w:t>
                      </w:r>
                      <w:r>
                        <w:rPr>
                          <w:color w:val="808080"/>
                        </w:rPr>
                        <w:br/>
                        <w:t># /etc/profile</w:t>
                      </w:r>
                      <w:r>
                        <w:rPr>
                          <w:color w:val="808080"/>
                        </w:rPr>
                        <w:br/>
                        <w:t>#-------------------------</w:t>
                      </w:r>
                      <w:r>
                        <w:rPr>
                          <w:color w:val="808080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A9B7C6"/>
                        </w:rPr>
                        <w:t>sh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-c </w:t>
                      </w:r>
                      <w:r>
                        <w:rPr>
                          <w:color w:val="6A8759"/>
                        </w:rPr>
                        <w:t>' cat &lt;&lt;EOT &gt;&gt; /etc/profile</w:t>
                      </w:r>
                      <w:r>
                        <w:rPr>
                          <w:color w:val="6A8759"/>
                        </w:rPr>
                        <w:br/>
                        <w:t>export SCORESPREDICTOR_HOME=/home/</w:t>
                      </w:r>
                      <w:proofErr w:type="spellStart"/>
                      <w:r>
                        <w:rPr>
                          <w:color w:val="6A8759"/>
                        </w:rPr>
                        <w:t>nicola</w:t>
                      </w:r>
                      <w:proofErr w:type="spellEnd"/>
                      <w:r>
                        <w:rPr>
                          <w:color w:val="6A8759"/>
                        </w:rPr>
                        <w:t>/source/</w:t>
                      </w:r>
                      <w:proofErr w:type="spellStart"/>
                      <w:r>
                        <w:rPr>
                          <w:color w:val="6A8759"/>
                        </w:rPr>
                        <w:t>scorespredictor</w:t>
                      </w:r>
                      <w:proofErr w:type="spellEnd"/>
                      <w:r>
                        <w:rPr>
                          <w:color w:val="6A8759"/>
                        </w:rPr>
                        <w:t>/</w:t>
                      </w:r>
                      <w:r>
                        <w:rPr>
                          <w:color w:val="6A8759"/>
                        </w:rPr>
                        <w:br/>
                        <w:t>EOT</w:t>
                      </w:r>
                      <w:r>
                        <w:rPr>
                          <w:color w:val="6A8759"/>
                        </w:rPr>
                        <w:br/>
                        <w:t xml:space="preserve">' </w:t>
                      </w:r>
                      <w:r>
                        <w:rPr>
                          <w:b/>
                          <w:bCs/>
                          <w:color w:val="CC7832"/>
                        </w:rPr>
                        <w:t xml:space="preserve">&amp;&amp; </w:t>
                      </w:r>
                      <w:r>
                        <w:rPr>
                          <w:i/>
                          <w:iCs/>
                          <w:color w:val="C57633"/>
                        </w:rPr>
                        <w:t xml:space="preserve">source </w:t>
                      </w:r>
                      <w:r>
                        <w:rPr>
                          <w:color w:val="A9B7C6"/>
                        </w:rPr>
                        <w:t>/etc/profile</w:t>
                      </w:r>
                      <w:r>
                        <w:rPr>
                          <w:color w:val="A9B7C6"/>
                        </w:rPr>
                        <w:br/>
                      </w:r>
                      <w:r>
                        <w:rPr>
                          <w:color w:val="A9B7C6"/>
                        </w:rPr>
                        <w:br/>
                      </w:r>
                      <w:r>
                        <w:rPr>
                          <w:color w:val="808080"/>
                        </w:rPr>
                        <w:t>#------------------------------</w:t>
                      </w:r>
                      <w:r>
                        <w:rPr>
                          <w:color w:val="808080"/>
                        </w:rPr>
                        <w:br/>
                        <w:t># /etc/</w:t>
                      </w:r>
                      <w:proofErr w:type="spellStart"/>
                      <w:r>
                        <w:rPr>
                          <w:color w:val="808080"/>
                        </w:rPr>
                        <w:t>cron.d</w:t>
                      </w:r>
                      <w:proofErr w:type="spellEnd"/>
                      <w:r>
                        <w:rPr>
                          <w:color w:val="808080"/>
                        </w:rPr>
                        <w:t>/</w:t>
                      </w:r>
                      <w:proofErr w:type="spellStart"/>
                      <w:r>
                        <w:rPr>
                          <w:color w:val="808080"/>
                        </w:rPr>
                        <w:t>scorespredictor</w:t>
                      </w:r>
                      <w:proofErr w:type="spellEnd"/>
                      <w:r>
                        <w:rPr>
                          <w:color w:val="808080"/>
                        </w:rPr>
                        <w:br/>
                        <w:t>#------------------------------</w:t>
                      </w:r>
                      <w:r>
                        <w:rPr>
                          <w:color w:val="808080"/>
                        </w:rPr>
                        <w:br/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A9B7C6"/>
                        </w:rPr>
                        <w:t>sh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-c </w:t>
                      </w:r>
                      <w:r>
                        <w:rPr>
                          <w:color w:val="6A8759"/>
                        </w:rPr>
                        <w:t>' cat &lt;&lt;EOT &gt; /etc/</w:t>
                      </w:r>
                      <w:proofErr w:type="spellStart"/>
                      <w:r>
                        <w:rPr>
                          <w:color w:val="6A8759"/>
                        </w:rPr>
                        <w:t>cron.d</w:t>
                      </w:r>
                      <w:proofErr w:type="spellEnd"/>
                      <w:r>
                        <w:rPr>
                          <w:color w:val="6A8759"/>
                        </w:rPr>
                        <w:t>/</w:t>
                      </w:r>
                      <w:proofErr w:type="spellStart"/>
                      <w:r>
                        <w:rPr>
                          <w:color w:val="6A8759"/>
                        </w:rPr>
                        <w:t>scorespresdictor</w:t>
                      </w:r>
                      <w:proofErr w:type="spellEnd"/>
                      <w:r>
                        <w:rPr>
                          <w:color w:val="6A8759"/>
                        </w:rPr>
                        <w:br/>
                        <w:t>SHELL=/bin/bash</w:t>
                      </w:r>
                      <w:r>
                        <w:rPr>
                          <w:color w:val="6A8759"/>
                        </w:rPr>
                        <w:br/>
                        <w:t>MAILTO=</w:t>
                      </w:r>
                      <w:proofErr w:type="spellStart"/>
                      <w:r>
                        <w:rPr>
                          <w:color w:val="6A8759"/>
                        </w:rPr>
                        <w:t>nicola</w:t>
                      </w:r>
                      <w:proofErr w:type="spellEnd"/>
                      <w:r>
                        <w:rPr>
                          <w:color w:val="6A8759"/>
                        </w:rPr>
                        <w:br/>
                        <w:t>CRON_TZ=Europe/Rome</w:t>
                      </w:r>
                      <w:r>
                        <w:rPr>
                          <w:color w:val="6A8759"/>
                        </w:rPr>
                        <w:br/>
                      </w:r>
                      <w:r>
                        <w:rPr>
                          <w:color w:val="6A8759"/>
                        </w:rPr>
                        <w:br/>
                        <w:t xml:space="preserve">0 10 * * * </w:t>
                      </w:r>
                      <w:proofErr w:type="spellStart"/>
                      <w:r>
                        <w:rPr>
                          <w:color w:val="6A8759"/>
                        </w:rPr>
                        <w:t>nicola</w:t>
                      </w:r>
                      <w:proofErr w:type="spellEnd"/>
                      <w:r>
                        <w:rPr>
                          <w:color w:val="6A8759"/>
                        </w:rPr>
                        <w:t xml:space="preserve"> source /etc/profile &amp;&amp; cd /home/</w:t>
                      </w:r>
                      <w:proofErr w:type="spellStart"/>
                      <w:r>
                        <w:rPr>
                          <w:color w:val="6A8759"/>
                        </w:rPr>
                        <w:t>nicola</w:t>
                      </w:r>
                      <w:proofErr w:type="spellEnd"/>
                      <w:r>
                        <w:rPr>
                          <w:color w:val="6A8759"/>
                        </w:rPr>
                        <w:t>/source/</w:t>
                      </w:r>
                      <w:proofErr w:type="spellStart"/>
                      <w:r>
                        <w:rPr>
                          <w:color w:val="6A8759"/>
                        </w:rPr>
                        <w:t>scorespredictor</w:t>
                      </w:r>
                      <w:proofErr w:type="spellEnd"/>
                      <w:r>
                        <w:rPr>
                          <w:color w:val="6A8759"/>
                        </w:rPr>
                        <w:t>/ &amp;&amp; go build -</w:t>
                      </w:r>
                      <w:proofErr w:type="spellStart"/>
                      <w:r>
                        <w:rPr>
                          <w:color w:val="6A8759"/>
                        </w:rPr>
                        <w:t>i</w:t>
                      </w:r>
                      <w:proofErr w:type="spellEnd"/>
                      <w:r>
                        <w:rPr>
                          <w:color w:val="6A8759"/>
                        </w:rPr>
                        <w:t xml:space="preserve"> -o compiled &amp;&amp; ./compiled &gt;/dev/null</w:t>
                      </w:r>
                      <w:r>
                        <w:rPr>
                          <w:color w:val="6A8759"/>
                        </w:rPr>
                        <w:br/>
                        <w:t>EOT</w:t>
                      </w:r>
                      <w:r>
                        <w:rPr>
                          <w:color w:val="6A8759"/>
                        </w:rPr>
                        <w:br/>
                        <w:t xml:space="preserve">' </w:t>
                      </w:r>
                      <w:r>
                        <w:rPr>
                          <w:b/>
                          <w:bCs/>
                          <w:color w:val="CC7832"/>
                        </w:rPr>
                        <w:t xml:space="preserve">&amp;&amp; </w:t>
                      </w:r>
                      <w:proofErr w:type="spellStart"/>
                      <w:r>
                        <w:rPr>
                          <w:i/>
                          <w:iCs/>
                          <w:color w:val="C57633"/>
                        </w:rPr>
                        <w:t>sudo</w:t>
                      </w:r>
                      <w:proofErr w:type="spellEnd"/>
                      <w:r>
                        <w:rPr>
                          <w:i/>
                          <w:iCs/>
                          <w:color w:val="C57633"/>
                        </w:rPr>
                        <w:t xml:space="preserve"> </w:t>
                      </w:r>
                      <w:proofErr w:type="spellStart"/>
                      <w:r>
                        <w:rPr>
                          <w:color w:val="A9B7C6"/>
                        </w:rPr>
                        <w:t>systemctl</w:t>
                      </w:r>
                      <w:proofErr w:type="spellEnd"/>
                      <w:r>
                        <w:rPr>
                          <w:color w:val="A9B7C6"/>
                        </w:rPr>
                        <w:t xml:space="preserve"> restart </w:t>
                      </w:r>
                      <w:proofErr w:type="spellStart"/>
                      <w:r>
                        <w:rPr>
                          <w:color w:val="A9B7C6"/>
                        </w:rPr>
                        <w:t>crond.service</w:t>
                      </w:r>
                      <w:proofErr w:type="spellEnd"/>
                    </w:p>
                    <w:p w:rsidR="0044674F" w:rsidRPr="0044674F" w:rsidRDefault="0044674F" w:rsidP="0044674F"/>
                  </w:txbxContent>
                </v:textbox>
                <w10:wrap type="square"/>
              </v:shape>
            </w:pict>
          </mc:Fallback>
        </mc:AlternateContent>
      </w:r>
    </w:p>
    <w:p w:rsidR="0074653E" w:rsidRPr="0044674F" w:rsidRDefault="0074653E" w:rsidP="0044674F"/>
    <w:p w:rsidR="00B5301D" w:rsidRDefault="00B5301D" w:rsidP="00B5301D"/>
    <w:p w:rsidR="008B71AE" w:rsidRDefault="008B71AE">
      <w:r>
        <w:br w:type="page"/>
      </w:r>
    </w:p>
    <w:p w:rsidR="008B71AE" w:rsidRDefault="008B71AE" w:rsidP="00B5301D">
      <w:r>
        <w:lastRenderedPageBreak/>
        <w:t>In order to  put the application into the remote machine</w:t>
      </w:r>
      <w:r w:rsidR="0087247D">
        <w:t xml:space="preserve"> and run the commands</w:t>
      </w:r>
      <w:r>
        <w:t xml:space="preserve"> we generated an </w:t>
      </w:r>
      <w:proofErr w:type="spellStart"/>
      <w:r>
        <w:t>ssh</w:t>
      </w:r>
      <w:proofErr w:type="spellEnd"/>
      <w:r>
        <w:t xml:space="preserve"> key pair </w:t>
      </w:r>
      <w:r>
        <w:fldChar w:fldCharType="begin" w:fldLock="1"/>
      </w:r>
      <w:r>
        <w:instrText>ADDIN CSL_CITATION {"citationItems":[{"id":"ITEM-1","itemData":{"URL":"https://secure.vexxhost.com/billing/knowledgebase/171/How-can-I-generate-SSH-keys-on-Mac-OS-X.html","accessed":{"date-parts":[["2019","3","11"]]},"id":"ITEM-1","issued":{"date-parts":[["0"]]},"title":"How can I generate SSH keys on Mac OS X?.","type":"webpage"},"uris":["http://www.mendeley.com/documents/?uuid=15794ae1-51e9-3387-8432-fe2df2dcf465"]}],"mendeley":{"formattedCitation":"[15]","plainTextFormattedCitation":"[15]","previouslyFormattedCitation":"[15]"},"properties":{"noteIndex":0},"schema":"https://github.com/citation-style-language/schema/raw/master/csl-citation.json"}</w:instrText>
      </w:r>
      <w:r>
        <w:fldChar w:fldCharType="separate"/>
      </w:r>
      <w:r w:rsidRPr="008B71AE">
        <w:rPr>
          <w:noProof/>
        </w:rPr>
        <w:t>[15]</w:t>
      </w:r>
      <w:r>
        <w:fldChar w:fldCharType="end"/>
      </w:r>
      <w:r>
        <w:t xml:space="preserve"> and authorized it putting the public key in GCP </w:t>
      </w:r>
      <w:r>
        <w:fldChar w:fldCharType="begin"/>
      </w:r>
      <w:r>
        <w:instrText xml:space="preserve"> REF _Ref3162898 \h </w:instrText>
      </w:r>
      <w:r>
        <w:fldChar w:fldCharType="separate"/>
      </w:r>
      <w:r>
        <w:t xml:space="preserve">Figure </w:t>
      </w:r>
      <w:r>
        <w:rPr>
          <w:noProof/>
        </w:rPr>
        <w:t>2</w:t>
      </w:r>
      <w:r>
        <w:t>- GCP SSH metadata</w:t>
      </w:r>
      <w:r>
        <w:fldChar w:fldCharType="end"/>
      </w:r>
      <w:r>
        <w:fldChar w:fldCharType="begin" w:fldLock="1"/>
      </w:r>
      <w:r w:rsidR="0087247D">
        <w:instrText>ADDIN CSL_CITATION {"citationItems":[{"id":"ITEM-1","itemData":{"URL":"https://cloud.google.com/","accessed":{"date-parts":[["2019","3","11"]]},"id":"ITEM-1","issued":{"date-parts":[["0"]]},"title":"Google Cloud Platform","type":"webpage"},"uris":["http://www.mendeley.com/documents/?uuid=66ef424c-c780-3954-8f34-0eabade5317a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="0087247D" w:rsidRPr="0087247D">
        <w:rPr>
          <w:noProof/>
        </w:rPr>
        <w:t>[11]</w:t>
      </w:r>
      <w:r>
        <w:fldChar w:fldCharType="end"/>
      </w:r>
      <w:r>
        <w:t xml:space="preserve">. </w:t>
      </w:r>
    </w:p>
    <w:p w:rsidR="008B71AE" w:rsidRDefault="008B71AE" w:rsidP="00B5301D"/>
    <w:p w:rsidR="008B71AE" w:rsidRDefault="008B71AE" w:rsidP="008B71AE">
      <w:pPr>
        <w:keepNext/>
      </w:pPr>
      <w:r>
        <w:rPr>
          <w:noProof/>
        </w:rPr>
        <w:drawing>
          <wp:inline distT="0" distB="0" distL="0" distR="0">
            <wp:extent cx="5400040" cy="3087370"/>
            <wp:effectExtent l="0" t="0" r="0" b="0"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ssh-key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087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B71AE" w:rsidRDefault="008B71AE" w:rsidP="008B71AE">
      <w:pPr>
        <w:pStyle w:val="Legenda"/>
      </w:pPr>
      <w:bookmarkStart w:id="5" w:name="_Ref3162898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87247D">
        <w:rPr>
          <w:noProof/>
        </w:rPr>
        <w:t>3</w:t>
      </w:r>
      <w:r>
        <w:fldChar w:fldCharType="end"/>
      </w:r>
      <w:r>
        <w:t xml:space="preserve">- GCP </w:t>
      </w:r>
      <w:proofErr w:type="gramStart"/>
      <w:r>
        <w:t>SSH  metadata</w:t>
      </w:r>
      <w:bookmarkEnd w:id="5"/>
      <w:proofErr w:type="gramEnd"/>
    </w:p>
    <w:p w:rsidR="0087247D" w:rsidRDefault="0087247D" w:rsidP="0087247D"/>
    <w:p w:rsidR="0087247D" w:rsidRDefault="0087247D" w:rsidP="0087247D">
      <w:r>
        <w:t xml:space="preserve">We then connected using terminal command </w:t>
      </w:r>
      <w:hyperlink r:id="rId11" w:history="1">
        <w:proofErr w:type="spellStart"/>
        <w:r w:rsidRPr="001D1CB6">
          <w:rPr>
            <w:rStyle w:val="Hiperligao"/>
          </w:rPr>
          <w:t>ssh</w:t>
        </w:r>
        <w:proofErr w:type="spellEnd"/>
        <w:r>
          <w:rPr>
            <w:rStyle w:val="Hiperligao"/>
          </w:rPr>
          <w:t xml:space="preserve"> </w:t>
        </w:r>
        <w:proofErr w:type="spellStart"/>
        <w:r w:rsidRPr="001D1CB6">
          <w:rPr>
            <w:rStyle w:val="Hiperligao"/>
          </w:rPr>
          <w:t>username</w:t>
        </w:r>
        <w:r>
          <w:rPr>
            <w:rStyle w:val="Hiperligao"/>
          </w:rPr>
          <w:t>@instancepublicip</w:t>
        </w:r>
        <w:proofErr w:type="spellEnd"/>
        <w:r w:rsidRPr="001D1CB6">
          <w:rPr>
            <w:rStyle w:val="Hiperligao"/>
          </w:rPr>
          <w:t xml:space="preserve"> -</w:t>
        </w:r>
        <w:proofErr w:type="spellStart"/>
        <w:r w:rsidRPr="001D1CB6">
          <w:rPr>
            <w:rStyle w:val="Hiperligao"/>
          </w:rPr>
          <w:t>i</w:t>
        </w:r>
        <w:proofErr w:type="spellEnd"/>
        <w:r w:rsidRPr="001D1CB6">
          <w:rPr>
            <w:rStyle w:val="Hiperligao"/>
          </w:rPr>
          <w:t xml:space="preserve"> ~/.</w:t>
        </w:r>
        <w:proofErr w:type="spellStart"/>
        <w:r w:rsidRPr="001D1CB6">
          <w:rPr>
            <w:rStyle w:val="Hiperligao"/>
          </w:rPr>
          <w:t>ssh</w:t>
        </w:r>
        <w:proofErr w:type="spellEnd"/>
        <w:r w:rsidRPr="001D1CB6">
          <w:rPr>
            <w:rStyle w:val="Hiperligao"/>
          </w:rPr>
          <w:t>/</w:t>
        </w:r>
        <w:proofErr w:type="spellStart"/>
        <w:r w:rsidRPr="001D1CB6">
          <w:rPr>
            <w:rStyle w:val="Hiperligao"/>
          </w:rPr>
          <w:t>id_rsa</w:t>
        </w:r>
        <w:proofErr w:type="spellEnd"/>
      </w:hyperlink>
      <w:r>
        <w:t xml:space="preserve"> and used GIT </w:t>
      </w:r>
      <w:r>
        <w:fldChar w:fldCharType="begin" w:fldLock="1"/>
      </w:r>
      <w:r>
        <w:instrText>ADDIN CSL_CITATION {"citationItems":[{"id":"ITEM-1","itemData":{"URL":"https://git-scm.com/","accessed":{"date-parts":[["2019","3","11"]]},"id":"ITEM-1","issued":{"date-parts":[["0"]]},"title":"Git","type":"webpage"},"uris":["http://www.mendeley.com/documents/?uuid=554b12df-0296-3dd8-8c64-2c9c8e4bbac9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87247D">
        <w:rPr>
          <w:noProof/>
        </w:rPr>
        <w:t>[16]</w:t>
      </w:r>
      <w:r>
        <w:fldChar w:fldCharType="end"/>
      </w:r>
      <w:r>
        <w:t xml:space="preserve"> clone it into the server.</w:t>
      </w:r>
    </w:p>
    <w:p w:rsidR="0087247D" w:rsidRDefault="0087247D" w:rsidP="0087247D"/>
    <w:p w:rsidR="0087247D" w:rsidRPr="0087247D" w:rsidRDefault="0087247D" w:rsidP="0087247D">
      <w:pPr>
        <w:rPr>
          <w:b/>
        </w:rPr>
        <w:sectPr w:rsidR="0087247D" w:rsidRPr="0087247D" w:rsidSect="001673EA">
          <w:type w:val="continuous"/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  <w:r w:rsidRPr="0087247D">
        <w:rPr>
          <w:b/>
        </w:rPr>
        <w:t>Note:</w:t>
      </w:r>
      <w:r w:rsidRPr="0087247D">
        <w:t xml:space="preserve"> Th</w:t>
      </w:r>
      <w:r>
        <w:t>ere are many graphical clients that can be used for file transfer</w:t>
      </w:r>
      <w:r w:rsidR="00672873">
        <w:t>s</w:t>
      </w:r>
      <w:r>
        <w:t xml:space="preserve">. We recommended </w:t>
      </w:r>
      <w:proofErr w:type="spellStart"/>
      <w:r>
        <w:t>Cyberduck</w:t>
      </w:r>
      <w:proofErr w:type="spellEnd"/>
      <w:r>
        <w:t xml:space="preserve">  </w:t>
      </w:r>
      <w:r>
        <w:fldChar w:fldCharType="begin" w:fldLock="1"/>
      </w:r>
      <w:r>
        <w:instrText>ADDIN CSL_CITATION {"citationItems":[{"id":"ITEM-1","itemData":{"URL":"https://www.ssh.com/ssh/cyberduck/","accessed":{"date-parts":[["2019","3","11"]]},"id":"ITEM-1","issued":{"date-parts":[["0"]]},"title":"Cyberduck - SFTP/FTP Client for Mac","type":"webpage"},"uris":["http://www.mendeley.com/documents/?uuid=13c5cae7-acf7-3b69-8caf-2f2ad610b982"]}],"mendeley":{"formattedCitation":"[17]","plainTextFormattedCitation":"[17]"},"properties":{"noteIndex":0},"schema":"https://github.com/citation-style-language/schema/raw/master/csl-citation.json"}</w:instrText>
      </w:r>
      <w:r>
        <w:fldChar w:fldCharType="separate"/>
      </w:r>
      <w:r w:rsidRPr="0087247D">
        <w:rPr>
          <w:noProof/>
        </w:rPr>
        <w:t>[17]</w:t>
      </w:r>
      <w:r>
        <w:fldChar w:fldCharType="end"/>
      </w:r>
      <w:r>
        <w:t xml:space="preserve"> for </w:t>
      </w:r>
      <w:proofErr w:type="spellStart"/>
      <w:r>
        <w:t>osx</w:t>
      </w:r>
      <w:proofErr w:type="spellEnd"/>
      <w:r>
        <w:t>.</w:t>
      </w:r>
    </w:p>
    <w:p w:rsidR="00B5301D" w:rsidRDefault="00B5301D" w:rsidP="00B5301D">
      <w:pPr>
        <w:pStyle w:val="Ttulo"/>
      </w:pPr>
      <w:r>
        <w:lastRenderedPageBreak/>
        <w:t>References</w:t>
      </w:r>
    </w:p>
    <w:p w:rsidR="006D3BB9" w:rsidRPr="006D3BB9" w:rsidRDefault="006D3BB9" w:rsidP="006D3BB9"/>
    <w:p w:rsidR="0087247D" w:rsidRPr="0087247D" w:rsidRDefault="00B5301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87247D" w:rsidRPr="0087247D">
        <w:rPr>
          <w:rFonts w:ascii="Calibri" w:hAnsi="Calibri" w:cs="Calibri"/>
          <w:noProof/>
          <w:szCs w:val="24"/>
        </w:rPr>
        <w:t>[1]</w:t>
      </w:r>
      <w:r w:rsidR="0087247D" w:rsidRPr="0087247D">
        <w:rPr>
          <w:rFonts w:ascii="Calibri" w:hAnsi="Calibri" w:cs="Calibri"/>
          <w:noProof/>
          <w:szCs w:val="24"/>
        </w:rPr>
        <w:tab/>
        <w:t>“Z-Code System.” [Online]. Available: https://zcodesystem.com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2]</w:t>
      </w:r>
      <w:r w:rsidRPr="0087247D">
        <w:rPr>
          <w:rFonts w:ascii="Calibri" w:hAnsi="Calibri" w:cs="Calibri"/>
          <w:noProof/>
          <w:szCs w:val="24"/>
        </w:rPr>
        <w:tab/>
        <w:t>“Microsoft Excel.” [Online]. Available: https://products.office.com/pt-pt/excel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3]</w:t>
      </w:r>
      <w:r w:rsidRPr="0087247D">
        <w:rPr>
          <w:rFonts w:ascii="Calibri" w:hAnsi="Calibri" w:cs="Calibri"/>
          <w:noProof/>
          <w:szCs w:val="24"/>
        </w:rPr>
        <w:tab/>
        <w:t>“Telegram Bot API Markdown.” [Online]. Available: https://core.telegram.org/bots/api#markdown-style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4]</w:t>
      </w:r>
      <w:r w:rsidRPr="0087247D">
        <w:rPr>
          <w:rFonts w:ascii="Calibri" w:hAnsi="Calibri" w:cs="Calibri"/>
          <w:noProof/>
          <w:szCs w:val="24"/>
        </w:rPr>
        <w:tab/>
        <w:t>“Telegram Messenger.” [Online]. Available: https://telegram.org/. [Accessed: 10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5]</w:t>
      </w:r>
      <w:r w:rsidRPr="0087247D">
        <w:rPr>
          <w:rFonts w:ascii="Calibri" w:hAnsi="Calibri" w:cs="Calibri"/>
          <w:noProof/>
          <w:szCs w:val="24"/>
        </w:rPr>
        <w:tab/>
        <w:t>“Freelancer.com.” [Online]. Available: https://www.freelancer.com/dashboard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6]</w:t>
      </w:r>
      <w:r w:rsidRPr="0087247D">
        <w:rPr>
          <w:rFonts w:ascii="Calibri" w:hAnsi="Calibri" w:cs="Calibri"/>
          <w:noProof/>
          <w:szCs w:val="24"/>
        </w:rPr>
        <w:tab/>
        <w:t>“The Go Programming Language.” [Online]. Available: https://golang.org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7]</w:t>
      </w:r>
      <w:r w:rsidRPr="0087247D">
        <w:rPr>
          <w:rFonts w:ascii="Calibri" w:hAnsi="Calibri" w:cs="Calibri"/>
          <w:noProof/>
          <w:szCs w:val="24"/>
        </w:rPr>
        <w:tab/>
        <w:t>“YAML</w:t>
      </w:r>
      <w:r w:rsidRPr="0087247D">
        <w:rPr>
          <w:rFonts w:ascii="Calibri" w:hAnsi="Calibri" w:cs="Calibri"/>
          <w:noProof/>
          <w:szCs w:val="24"/>
          <w:vertAlign w:val="superscript"/>
        </w:rPr>
        <w:t>TM</w:t>
      </w:r>
      <w:r w:rsidRPr="0087247D">
        <w:rPr>
          <w:rFonts w:ascii="Calibri" w:hAnsi="Calibri" w:cs="Calibri"/>
          <w:noProof/>
          <w:szCs w:val="24"/>
        </w:rPr>
        <w:t xml:space="preserve"> Version 1.2.” [Online]. Available: https://yaml.org/spec/1.2/spec.html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8]</w:t>
      </w:r>
      <w:r w:rsidRPr="0087247D">
        <w:rPr>
          <w:rFonts w:ascii="Calibri" w:hAnsi="Calibri" w:cs="Calibri"/>
          <w:noProof/>
          <w:szCs w:val="24"/>
        </w:rPr>
        <w:tab/>
        <w:t>“SQLite.” [Online]. Available: https://www.sqlite.org/index.html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9]</w:t>
      </w:r>
      <w:r w:rsidRPr="0087247D">
        <w:rPr>
          <w:rFonts w:ascii="Calibri" w:hAnsi="Calibri" w:cs="Calibri"/>
          <w:noProof/>
          <w:szCs w:val="24"/>
        </w:rPr>
        <w:tab/>
        <w:t>“Getting Started - The Go Programming Language.” [Online]. Available: https://golang.org/doc/install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0]</w:t>
      </w:r>
      <w:r w:rsidRPr="0087247D">
        <w:rPr>
          <w:rFonts w:ascii="Calibri" w:hAnsi="Calibri" w:cs="Calibri"/>
          <w:noProof/>
          <w:szCs w:val="24"/>
        </w:rPr>
        <w:tab/>
        <w:t>“Telegram Web.” [Online]. Available: https://web.telegram.org/#/im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1]</w:t>
      </w:r>
      <w:r w:rsidRPr="0087247D">
        <w:rPr>
          <w:rFonts w:ascii="Calibri" w:hAnsi="Calibri" w:cs="Calibri"/>
          <w:noProof/>
          <w:szCs w:val="24"/>
        </w:rPr>
        <w:tab/>
        <w:t>“Google Cloud Platform.” [Online]. Available: https://cloud.google.com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2]</w:t>
      </w:r>
      <w:r w:rsidRPr="0087247D">
        <w:rPr>
          <w:rFonts w:ascii="Calibri" w:hAnsi="Calibri" w:cs="Calibri"/>
          <w:noProof/>
          <w:szCs w:val="24"/>
        </w:rPr>
        <w:tab/>
        <w:t>“Compute Engine.” [Online]. Available: https://cloud.google.com/compute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3]</w:t>
      </w:r>
      <w:r w:rsidRPr="0087247D">
        <w:rPr>
          <w:rFonts w:ascii="Calibri" w:hAnsi="Calibri" w:cs="Calibri"/>
          <w:noProof/>
          <w:szCs w:val="24"/>
        </w:rPr>
        <w:tab/>
        <w:t>“GCP free tier.” [Online]. Available: https://cloud.google.com/free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4]</w:t>
      </w:r>
      <w:r w:rsidRPr="0087247D">
        <w:rPr>
          <w:rFonts w:ascii="Calibri" w:hAnsi="Calibri" w:cs="Calibri"/>
          <w:noProof/>
          <w:szCs w:val="24"/>
        </w:rPr>
        <w:tab/>
        <w:t>“CentOS Project.” [Online]. Available: https://www.centos.org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5]</w:t>
      </w:r>
      <w:r w:rsidRPr="0087247D">
        <w:rPr>
          <w:rFonts w:ascii="Calibri" w:hAnsi="Calibri" w:cs="Calibri"/>
          <w:noProof/>
          <w:szCs w:val="24"/>
        </w:rPr>
        <w:tab/>
        <w:t>“How can I generate SSH keys on Mac OS X?.” [Online]. Available: https://secure.vexxhost.com/billing/knowledgebase/171/How-can-I-generate-SSH-keys-on-Mac-OS-X.html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 w:rsidRPr="0087247D">
        <w:rPr>
          <w:rFonts w:ascii="Calibri" w:hAnsi="Calibri" w:cs="Calibri"/>
          <w:noProof/>
          <w:szCs w:val="24"/>
        </w:rPr>
        <w:t>[16]</w:t>
      </w:r>
      <w:r w:rsidRPr="0087247D">
        <w:rPr>
          <w:rFonts w:ascii="Calibri" w:hAnsi="Calibri" w:cs="Calibri"/>
          <w:noProof/>
          <w:szCs w:val="24"/>
        </w:rPr>
        <w:tab/>
        <w:t>“Git.” [Online]. Available: https://git-scm.com/. [Accessed: 11-Mar-2019].</w:t>
      </w:r>
    </w:p>
    <w:p w:rsidR="0087247D" w:rsidRPr="0087247D" w:rsidRDefault="0087247D" w:rsidP="0087247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87247D">
        <w:rPr>
          <w:rFonts w:ascii="Calibri" w:hAnsi="Calibri" w:cs="Calibri"/>
          <w:noProof/>
          <w:szCs w:val="24"/>
        </w:rPr>
        <w:t>[17]</w:t>
      </w:r>
      <w:r w:rsidRPr="0087247D">
        <w:rPr>
          <w:rFonts w:ascii="Calibri" w:hAnsi="Calibri" w:cs="Calibri"/>
          <w:noProof/>
          <w:szCs w:val="24"/>
        </w:rPr>
        <w:tab/>
        <w:t>“Cyberduck - SFTP/FTP Client for Mac.” [Online]. Available: https://www.ssh.com/ssh/cyberduck/. [Accessed: 11-Mar-2019].</w:t>
      </w:r>
    </w:p>
    <w:p w:rsidR="00075BC6" w:rsidRPr="00537882" w:rsidRDefault="00B5301D" w:rsidP="00537882">
      <w:r>
        <w:fldChar w:fldCharType="end"/>
      </w:r>
    </w:p>
    <w:sectPr w:rsidR="00075BC6" w:rsidRPr="00537882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B63D2D"/>
    <w:multiLevelType w:val="multilevel"/>
    <w:tmpl w:val="60421C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304572F5"/>
    <w:multiLevelType w:val="hybridMultilevel"/>
    <w:tmpl w:val="2E8C154A"/>
    <w:lvl w:ilvl="0" w:tplc="14D22902">
      <w:start w:val="1"/>
      <w:numFmt w:val="decimal"/>
      <w:pStyle w:val="Ttulo1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4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7882"/>
    <w:rsid w:val="00075BC6"/>
    <w:rsid w:val="001673EA"/>
    <w:rsid w:val="002E7F9D"/>
    <w:rsid w:val="00344E6A"/>
    <w:rsid w:val="00410459"/>
    <w:rsid w:val="0044674F"/>
    <w:rsid w:val="00537882"/>
    <w:rsid w:val="005C340B"/>
    <w:rsid w:val="00672873"/>
    <w:rsid w:val="006C1494"/>
    <w:rsid w:val="006D3BB9"/>
    <w:rsid w:val="006F5972"/>
    <w:rsid w:val="0074653E"/>
    <w:rsid w:val="0087247D"/>
    <w:rsid w:val="008B71AE"/>
    <w:rsid w:val="009E3851"/>
    <w:rsid w:val="00A97749"/>
    <w:rsid w:val="00AF0834"/>
    <w:rsid w:val="00B5301D"/>
    <w:rsid w:val="00E53766"/>
    <w:rsid w:val="00EA011F"/>
    <w:rsid w:val="00F84717"/>
    <w:rsid w:val="00F858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B323208"/>
  <w15:chartTrackingRefBased/>
  <w15:docId w15:val="{CE497E15-D7A3-47F2-95CD-0DFBF9CFC66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PT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Pr>
      <w:lang w:val="en-GB"/>
    </w:rPr>
  </w:style>
  <w:style w:type="paragraph" w:styleId="Ttulo1">
    <w:name w:val="heading 1"/>
    <w:basedOn w:val="Ttulo"/>
    <w:next w:val="Normal"/>
    <w:link w:val="Ttulo1Carter"/>
    <w:uiPriority w:val="9"/>
    <w:qFormat/>
    <w:rsid w:val="006D3BB9"/>
    <w:pPr>
      <w:numPr>
        <w:numId w:val="2"/>
      </w:numPr>
      <w:ind w:left="0" w:firstLine="0"/>
      <w:outlineLvl w:val="0"/>
    </w:pPr>
  </w:style>
  <w:style w:type="paragraph" w:styleId="Ttulo2">
    <w:name w:val="heading 2"/>
    <w:basedOn w:val="Normal"/>
    <w:next w:val="Normal"/>
    <w:link w:val="Ttulo2Carter"/>
    <w:uiPriority w:val="9"/>
    <w:unhideWhenUsed/>
    <w:qFormat/>
    <w:rsid w:val="00B5301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HTMLpr-formatado">
    <w:name w:val="HTML Preformatted"/>
    <w:basedOn w:val="Normal"/>
    <w:link w:val="HTMLpr-formatadoCarter"/>
    <w:uiPriority w:val="99"/>
    <w:semiHidden/>
    <w:unhideWhenUsed/>
    <w:rsid w:val="0053788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pt-PT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semiHidden/>
    <w:rsid w:val="00537882"/>
    <w:rPr>
      <w:rFonts w:ascii="Courier New" w:eastAsia="Times New Roman" w:hAnsi="Courier New" w:cs="Courier New"/>
      <w:sz w:val="20"/>
      <w:szCs w:val="20"/>
      <w:lang w:eastAsia="pt-PT"/>
    </w:rPr>
  </w:style>
  <w:style w:type="character" w:styleId="Hiperligao">
    <w:name w:val="Hyperlink"/>
    <w:basedOn w:val="Tipodeletrapredefinidodopargrafo"/>
    <w:uiPriority w:val="99"/>
    <w:unhideWhenUsed/>
    <w:rsid w:val="00537882"/>
    <w:rPr>
      <w:color w:val="0563C1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537882"/>
    <w:rPr>
      <w:color w:val="605E5C"/>
      <w:shd w:val="clear" w:color="auto" w:fill="E1DFDD"/>
    </w:rPr>
  </w:style>
  <w:style w:type="paragraph" w:styleId="Ttulo">
    <w:name w:val="Title"/>
    <w:basedOn w:val="Normal"/>
    <w:next w:val="Normal"/>
    <w:link w:val="TtuloCarter"/>
    <w:uiPriority w:val="10"/>
    <w:qFormat/>
    <w:rsid w:val="0053788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537882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customStyle="1" w:styleId="Ttulo2Carter">
    <w:name w:val="Título 2 Caráter"/>
    <w:basedOn w:val="Tipodeletrapredefinidodopargrafo"/>
    <w:link w:val="Ttulo2"/>
    <w:uiPriority w:val="9"/>
    <w:rsid w:val="00B5301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styleId="Subttulo">
    <w:name w:val="Subtitle"/>
    <w:basedOn w:val="Normal"/>
    <w:next w:val="Normal"/>
    <w:link w:val="SubttuloCarter"/>
    <w:uiPriority w:val="11"/>
    <w:qFormat/>
    <w:rsid w:val="00B5301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tuloCarter">
    <w:name w:val="Subtítulo Caráter"/>
    <w:basedOn w:val="Tipodeletrapredefinidodopargrafo"/>
    <w:link w:val="Subttulo"/>
    <w:uiPriority w:val="11"/>
    <w:rsid w:val="00B5301D"/>
    <w:rPr>
      <w:rFonts w:eastAsiaTheme="minorEastAsia"/>
      <w:color w:val="5A5A5A" w:themeColor="text1" w:themeTint="A5"/>
      <w:spacing w:val="15"/>
      <w:lang w:val="en-GB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6D3BB9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paragraph" w:styleId="NormalWeb">
    <w:name w:val="Normal (Web)"/>
    <w:basedOn w:val="Normal"/>
    <w:uiPriority w:val="99"/>
    <w:semiHidden/>
    <w:unhideWhenUsed/>
    <w:rsid w:val="00B5301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pt-PT" w:eastAsia="pt-PT"/>
    </w:rPr>
  </w:style>
  <w:style w:type="paragraph" w:styleId="Citao">
    <w:name w:val="Quote"/>
    <w:basedOn w:val="Normal"/>
    <w:next w:val="Normal"/>
    <w:link w:val="CitaoCarter"/>
    <w:uiPriority w:val="29"/>
    <w:qFormat/>
    <w:rsid w:val="001673EA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1673EA"/>
    <w:rPr>
      <w:i/>
      <w:iCs/>
      <w:color w:val="404040" w:themeColor="text1" w:themeTint="BF"/>
      <w:lang w:val="en-GB"/>
    </w:rPr>
  </w:style>
  <w:style w:type="table" w:styleId="TabelacomGrelha">
    <w:name w:val="Table Grid"/>
    <w:basedOn w:val="Tabelanormal"/>
    <w:uiPriority w:val="39"/>
    <w:rsid w:val="00EA01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egenda">
    <w:name w:val="caption"/>
    <w:basedOn w:val="Normal"/>
    <w:next w:val="Normal"/>
    <w:uiPriority w:val="35"/>
    <w:unhideWhenUsed/>
    <w:qFormat/>
    <w:rsid w:val="00344E6A"/>
    <w:pPr>
      <w:keepNext/>
      <w:spacing w:after="200" w:line="240" w:lineRule="auto"/>
    </w:pPr>
    <w:rPr>
      <w:i/>
      <w:iCs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320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37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41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0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27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35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04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6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284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5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6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eb.telegram.org/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https://zcodesystem.com/scorespredictor/" TargetMode="External"/><Relationship Id="rId11" Type="http://schemas.openxmlformats.org/officeDocument/2006/relationships/hyperlink" Target="mailto:ssh@username%20-i%20~/.ssh/id_rsa" TargetMode="External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8C67BB-52D1-4E9D-9318-35D457D9054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8</TotalTime>
  <Pages>7</Pages>
  <Words>3371</Words>
  <Characters>20330</Characters>
  <Application>Microsoft Office Word</Application>
  <DocSecurity>0</DocSecurity>
  <Lines>635</Lines>
  <Paragraphs>34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3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lipe Ferreira</dc:creator>
  <cp:keywords/>
  <dc:description/>
  <cp:lastModifiedBy>Filipe Ferreira</cp:lastModifiedBy>
  <cp:revision>8</cp:revision>
  <dcterms:created xsi:type="dcterms:W3CDTF">2019-03-10T23:24:00Z</dcterms:created>
  <dcterms:modified xsi:type="dcterms:W3CDTF">2019-03-11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8416c86-cbf2-364a-af76-7a66a167bc5a</vt:lpwstr>
  </property>
  <property fmtid="{D5CDD505-2E9C-101B-9397-08002B2CF9AE}" pid="24" name="Mendeley Citation Style_1">
    <vt:lpwstr>http://www.zotero.org/styles/ieee</vt:lpwstr>
  </property>
</Properties>
</file>